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A9C367E" w14:textId="77777777" w:rsidR="00FA7C72" w:rsidRDefault="00FA7C72" w:rsidP="005F5695">
      <w:pPr>
        <w:jc w:val="center"/>
        <w:rPr>
          <w:rFonts w:ascii="Times New Roman" w:hAnsi="Times New Roman" w:cs="Times New Roman"/>
          <w:b/>
          <w:bCs/>
        </w:rPr>
      </w:pPr>
    </w:p>
    <w:p w14:paraId="2739FF96" w14:textId="189CC8D5" w:rsidR="00AF5955" w:rsidRPr="005F5695" w:rsidRDefault="004F7434" w:rsidP="005F5695">
      <w:pPr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 w:hint="eastAsia"/>
          <w:b/>
          <w:bCs/>
        </w:rPr>
        <w:t>Supp</w:t>
      </w:r>
      <w:r>
        <w:rPr>
          <w:rFonts w:ascii="Times New Roman" w:hAnsi="Times New Roman" w:cs="Times New Roman"/>
          <w:b/>
          <w:bCs/>
        </w:rPr>
        <w:t xml:space="preserve">lementary </w:t>
      </w:r>
      <w:r w:rsidR="005F5695" w:rsidRPr="005F5695">
        <w:rPr>
          <w:rFonts w:ascii="Times New Roman" w:hAnsi="Times New Roman" w:cs="Times New Roman" w:hint="eastAsia"/>
          <w:b/>
          <w:bCs/>
        </w:rPr>
        <w:t>T</w:t>
      </w:r>
      <w:r w:rsidR="005F5695" w:rsidRPr="005F5695">
        <w:rPr>
          <w:rFonts w:ascii="Times New Roman" w:hAnsi="Times New Roman" w:cs="Times New Roman"/>
          <w:b/>
          <w:bCs/>
        </w:rPr>
        <w:t>able 1 Roles of MicroRNAs in Bone Destruction</w:t>
      </w:r>
    </w:p>
    <w:p w14:paraId="0FBE1CE5" w14:textId="0B674919" w:rsidR="00AF5955" w:rsidRDefault="00AF5955">
      <w:pPr>
        <w:rPr>
          <w:rFonts w:ascii="Times New Roman" w:hAnsi="Times New Roman" w:cs="Times New Roman"/>
        </w:rPr>
      </w:pP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10"/>
        <w:gridCol w:w="1621"/>
        <w:gridCol w:w="1629"/>
        <w:gridCol w:w="1811"/>
        <w:gridCol w:w="1635"/>
      </w:tblGrid>
      <w:tr w:rsidR="004657E9" w:rsidRPr="00773DFA" w14:paraId="5ACF9690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314D253" w14:textId="77777777" w:rsidR="00AF5955" w:rsidRPr="009C72BF" w:rsidRDefault="00AF5955" w:rsidP="00DD38C0">
            <w:pPr>
              <w:rPr>
                <w:rFonts w:ascii="Times New Roman" w:hAnsi="Times New Roman" w:cs="Times New Roman"/>
                <w:b/>
                <w:szCs w:val="21"/>
              </w:rPr>
            </w:pPr>
            <w:r w:rsidRPr="009C72BF">
              <w:rPr>
                <w:rFonts w:ascii="Times New Roman" w:hAnsi="Times New Roman" w:cs="Times New Roman"/>
                <w:b/>
                <w:kern w:val="0"/>
                <w:szCs w:val="21"/>
              </w:rPr>
              <w:t>miRNAs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0D56C34" w14:textId="0375E9C2" w:rsidR="00AF5955" w:rsidRPr="00773DFA" w:rsidRDefault="0038562C" w:rsidP="00DD38C0">
            <w:pPr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/>
                <w:b/>
                <w:szCs w:val="21"/>
              </w:rPr>
              <w:t>M</w:t>
            </w:r>
            <w:r w:rsidRPr="0038562C">
              <w:rPr>
                <w:rFonts w:ascii="Times New Roman" w:hAnsi="Times New Roman" w:cs="Times New Roman"/>
                <w:b/>
                <w:szCs w:val="21"/>
              </w:rPr>
              <w:t>odel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6A4ED9F" w14:textId="77777777" w:rsidR="00AF5955" w:rsidRPr="00773DFA" w:rsidRDefault="00AF5955" w:rsidP="00DD38C0">
            <w:pPr>
              <w:rPr>
                <w:rFonts w:ascii="Times New Roman" w:hAnsi="Times New Roman" w:cs="Times New Roman"/>
                <w:b/>
                <w:szCs w:val="21"/>
              </w:rPr>
            </w:pPr>
            <w:r w:rsidRPr="00773DFA">
              <w:rPr>
                <w:rFonts w:ascii="Times New Roman" w:hAnsi="Times New Roman" w:cs="Times New Roman"/>
                <w:b/>
                <w:szCs w:val="21"/>
              </w:rPr>
              <w:t>Target</w:t>
            </w:r>
            <w:r w:rsidRPr="00773DFA">
              <w:rPr>
                <w:rFonts w:ascii="Times New Roman" w:hAnsi="Times New Roman" w:cs="Times New Roman" w:hint="eastAsia"/>
                <w:b/>
                <w:szCs w:val="21"/>
              </w:rPr>
              <w:t>s</w:t>
            </w:r>
            <w:r w:rsidRPr="00773DFA">
              <w:rPr>
                <w:rFonts w:ascii="Times New Roman" w:hAnsi="Times New Roman" w:cs="Times New Roman"/>
                <w:b/>
                <w:szCs w:val="21"/>
              </w:rPr>
              <w:t xml:space="preserve"> 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03CB85E" w14:textId="77777777" w:rsidR="00AF5955" w:rsidRPr="00773DFA" w:rsidRDefault="00AF5955" w:rsidP="00DD38C0">
            <w:pPr>
              <w:rPr>
                <w:rFonts w:ascii="Times New Roman" w:hAnsi="Times New Roman" w:cs="Times New Roman"/>
                <w:b/>
                <w:szCs w:val="21"/>
              </w:rPr>
            </w:pPr>
            <w:r w:rsidRPr="00773DFA">
              <w:rPr>
                <w:rFonts w:ascii="Times New Roman" w:hAnsi="Times New Roman" w:cs="Times New Roman"/>
                <w:b/>
                <w:szCs w:val="21"/>
              </w:rPr>
              <w:t>Results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479AC30" w14:textId="77777777" w:rsidR="00AF5955" w:rsidRPr="00773DFA" w:rsidRDefault="00AF5955" w:rsidP="00DD38C0">
            <w:pPr>
              <w:rPr>
                <w:rFonts w:ascii="Times New Roman" w:hAnsi="Times New Roman" w:cs="Times New Roman"/>
                <w:b/>
                <w:szCs w:val="21"/>
              </w:rPr>
            </w:pPr>
            <w:r w:rsidRPr="00773DFA">
              <w:rPr>
                <w:rFonts w:ascii="Times New Roman" w:hAnsi="Times New Roman" w:cs="Times New Roman"/>
                <w:b/>
                <w:szCs w:val="21"/>
              </w:rPr>
              <w:t>Reference</w:t>
            </w:r>
            <w:r w:rsidRPr="00773DFA">
              <w:rPr>
                <w:rFonts w:ascii="Times New Roman" w:hAnsi="Times New Roman" w:cs="Times New Roman" w:hint="eastAsia"/>
                <w:b/>
                <w:szCs w:val="21"/>
              </w:rPr>
              <w:t>s</w:t>
            </w:r>
          </w:p>
        </w:tc>
      </w:tr>
      <w:tr w:rsidR="002F6FBE" w:rsidRPr="00773DFA" w14:paraId="48866212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B909E2D" w14:textId="40787C39" w:rsidR="00AF5955" w:rsidRPr="006D1095" w:rsidRDefault="0038562C" w:rsidP="00DD38C0">
            <w:pPr>
              <w:rPr>
                <w:rFonts w:ascii="Times New Roman" w:hAnsi="Times New Roman" w:cs="Times New Roman"/>
                <w:bCs/>
                <w:kern w:val="0"/>
                <w:szCs w:val="21"/>
              </w:rPr>
            </w:pPr>
            <w:r w:rsidRPr="006D1095">
              <w:rPr>
                <w:rFonts w:ascii="Times New Roman" w:hAnsi="Times New Roman" w:cs="Times New Roman"/>
                <w:bCs/>
                <w:kern w:val="0"/>
                <w:szCs w:val="21"/>
              </w:rPr>
              <w:t>miR-145-5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6112599" w14:textId="5808D98E" w:rsidR="0038562C" w:rsidRPr="0038562C" w:rsidRDefault="0038562C" w:rsidP="00DD38C0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38562C">
              <w:rPr>
                <w:rFonts w:ascii="Times New Roman" w:hAnsi="Times New Roman" w:cs="Times New Roman"/>
                <w:bCs/>
                <w:szCs w:val="21"/>
              </w:rPr>
              <w:t>RAW-264.7</w:t>
            </w:r>
            <w:r>
              <w:rPr>
                <w:rFonts w:ascii="Times New Roman" w:hAnsi="Times New Roman" w:cs="Times New Roman"/>
                <w:bCs/>
                <w:szCs w:val="21"/>
              </w:rPr>
              <w:t xml:space="preserve"> cells; </w:t>
            </w:r>
            <w:r w:rsidRPr="0038562C">
              <w:rPr>
                <w:rFonts w:ascii="Times New Roman" w:hAnsi="Times New Roman" w:cs="Times New Roman"/>
                <w:bCs/>
                <w:szCs w:val="21"/>
              </w:rPr>
              <w:t>CIA</w:t>
            </w:r>
            <w:r>
              <w:rPr>
                <w:rFonts w:ascii="Times New Roman" w:hAnsi="Times New Roman" w:cs="Times New Roman" w:hint="eastAsia"/>
                <w:bCs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bCs/>
                <w:szCs w:val="21"/>
              </w:rPr>
              <w:t>mice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ADC452A" w14:textId="2F5A51B8" w:rsidR="00AF5955" w:rsidRPr="0038562C" w:rsidRDefault="0038562C" w:rsidP="00DD38C0">
            <w:pPr>
              <w:rPr>
                <w:rFonts w:ascii="Times New Roman" w:hAnsi="Times New Roman" w:cs="Times New Roman"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Cs/>
                <w:szCs w:val="21"/>
              </w:rPr>
              <w:t>O</w:t>
            </w:r>
            <w:r>
              <w:rPr>
                <w:rFonts w:ascii="Times New Roman" w:hAnsi="Times New Roman" w:cs="Times New Roman"/>
                <w:bCs/>
                <w:szCs w:val="21"/>
              </w:rPr>
              <w:t>PG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F5602FF" w14:textId="5A5B5A84" w:rsidR="00AF5955" w:rsidRPr="00FE7429" w:rsidRDefault="0038562C" w:rsidP="0038562C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FE742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d</w:t>
            </w:r>
            <w:r w:rsidRPr="00FE7429">
              <w:rPr>
                <w:rFonts w:ascii="Times New Roman" w:hAnsi="Times New Roman" w:cs="Times New Roman"/>
                <w:bCs/>
                <w:szCs w:val="21"/>
              </w:rPr>
              <w:t xml:space="preserve"> osteoclastic differentiation of RAW264.7 cells;</w:t>
            </w:r>
            <w:r w:rsidRPr="00FE7429">
              <w:rPr>
                <w:rFonts w:ascii="Times New Roman" w:hAnsi="Times New Roman" w:cs="Times New Roman"/>
              </w:rPr>
              <w:t xml:space="preserve"> </w:t>
            </w:r>
            <w:r w:rsidRPr="00FE7429">
              <w:rPr>
                <w:rFonts w:ascii="Times New Roman" w:hAnsi="Times New Roman" w:cs="Times New Roman"/>
                <w:bCs/>
                <w:szCs w:val="21"/>
              </w:rPr>
              <w:t>aggravated bone erosion in CIA mice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1BDC6F4" w14:textId="6B5D1FF0" w:rsidR="00AF5955" w:rsidRPr="00FE7429" w:rsidRDefault="00483FB3" w:rsidP="00DD38C0">
            <w:pPr>
              <w:rPr>
                <w:rFonts w:ascii="Times New Roman" w:hAnsi="Times New Roman" w:cs="Times New Roman"/>
                <w:bCs/>
                <w:szCs w:val="21"/>
              </w:rPr>
            </w:pPr>
            <w:r>
              <w:rPr>
                <w:rFonts w:ascii="Times New Roman" w:hAnsi="Times New Roman" w:cs="Times New Roman"/>
                <w:bCs/>
                <w:szCs w:val="21"/>
              </w:rPr>
              <w:fldChar w:fldCharType="begin">
                <w:fldData xml:space="preserve">PEVuZE5vdGU+PENpdGU+PEF1dGhvcj5DaGVuPC9BdXRob3I+PFllYXI+MjAxODwvWWVhcj48UmVj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</w:fldData>
              </w:fldChar>
            </w:r>
            <w:r w:rsidR="00C97138">
              <w:rPr>
                <w:rFonts w:ascii="Times New Roman" w:hAnsi="Times New Roman" w:cs="Times New Roman"/>
                <w:bCs/>
                <w:szCs w:val="21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bCs/>
                <w:szCs w:val="21"/>
              </w:rPr>
              <w:fldChar w:fldCharType="begin">
                <w:fldData xml:space="preserve">PEVuZE5vdGU+PENpdGU+PEF1dGhvcj5DaGVuPC9BdXRob3I+PFllYXI+MjAxODwvWWVhcj48UmVj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</w:fldData>
              </w:fldChar>
            </w:r>
            <w:r w:rsidR="00C97138">
              <w:rPr>
                <w:rFonts w:ascii="Times New Roman" w:hAnsi="Times New Roman" w:cs="Times New Roman"/>
                <w:bCs/>
                <w:szCs w:val="21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bCs/>
                <w:szCs w:val="21"/>
              </w:rPr>
            </w:r>
            <w:r w:rsidR="00C97138">
              <w:rPr>
                <w:rFonts w:ascii="Times New Roman" w:hAnsi="Times New Roman" w:cs="Times New Roman"/>
                <w:bCs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szCs w:val="21"/>
              </w:rPr>
            </w:r>
            <w:r>
              <w:rPr>
                <w:rFonts w:ascii="Times New Roman" w:hAnsi="Times New Roman" w:cs="Times New Roman"/>
                <w:bCs/>
                <w:szCs w:val="21"/>
              </w:rPr>
              <w:fldChar w:fldCharType="separate"/>
            </w:r>
            <w:r w:rsidR="00C97138">
              <w:rPr>
                <w:rFonts w:ascii="Times New Roman" w:hAnsi="Times New Roman" w:cs="Times New Roman"/>
                <w:bCs/>
                <w:noProof/>
                <w:szCs w:val="21"/>
              </w:rPr>
              <w:t>(Chen,Wang, et al. 2018)</w:t>
            </w:r>
            <w:r>
              <w:rPr>
                <w:rFonts w:ascii="Times New Roman" w:hAnsi="Times New Roman" w:cs="Times New Roman"/>
                <w:bCs/>
                <w:szCs w:val="21"/>
              </w:rPr>
              <w:fldChar w:fldCharType="end"/>
            </w:r>
          </w:p>
        </w:tc>
      </w:tr>
      <w:tr w:rsidR="00316A75" w:rsidRPr="00773DFA" w14:paraId="0706BEB4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6735D62" w14:textId="600DFA70" w:rsidR="00316A75" w:rsidRPr="006D1095" w:rsidRDefault="00316A75" w:rsidP="00316A75">
            <w:pPr>
              <w:rPr>
                <w:rFonts w:ascii="Times New Roman" w:hAnsi="Times New Roman" w:cs="Times New Roman"/>
                <w:bCs/>
                <w:kern w:val="0"/>
                <w:szCs w:val="21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106b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2D25403" w14:textId="134D8C22" w:rsidR="00316A75" w:rsidRPr="0038562C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F2328B">
              <w:rPr>
                <w:rFonts w:ascii="Times New Roman" w:hAnsi="Times New Roman" w:cs="Times New Roman"/>
                <w:bCs/>
                <w:szCs w:val="21"/>
              </w:rPr>
              <w:t>CIA mice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9EDE801" w14:textId="2105BEFB" w:rsidR="00316A75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Cs/>
                <w:szCs w:val="21"/>
              </w:rPr>
              <w:t>-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6EA644C" w14:textId="747C79B9" w:rsidR="00316A75" w:rsidRPr="00FE7429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F2328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106b inhibition can ameliorate bone destructio</w:t>
            </w:r>
            <w:r>
              <w:rPr>
                <w:rFonts w:ascii="Times New Roman" w:hAnsi="Times New Roman" w:cs="Times New Roman" w:hint="eastAsia"/>
                <w:color w:val="000000"/>
                <w:shd w:val="clear" w:color="auto" w:fill="FFFFFF"/>
              </w:rPr>
              <w:t>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916B411" w14:textId="170A048A" w:rsidR="00316A75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F2328B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UYW88L0F1dGhvcj48WWVhcj4yMDE3PC9ZZWFyPjxSZWNO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UYW88L0F1dGhvcj48WWVhcj4yMDE3PC9ZZWFyPjxSZWNO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F2328B">
              <w:rPr>
                <w:rFonts w:ascii="Times New Roman" w:hAnsi="Times New Roman" w:cs="Times New Roman"/>
                <w:szCs w:val="24"/>
              </w:rPr>
            </w:r>
            <w:r w:rsidRPr="00F2328B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Tao et al. 2017)</w:t>
            </w:r>
            <w:r w:rsidRPr="00F2328B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316A75" w:rsidRPr="00773DFA" w14:paraId="4D89F3C6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9791B9C" w14:textId="7E60243A" w:rsidR="00316A75" w:rsidRPr="006D1095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212121"/>
                <w:shd w:val="clear" w:color="auto" w:fill="FFFFFF"/>
              </w:rPr>
              <w:t>miR-34c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624FE92" w14:textId="495AC7AC" w:rsidR="00316A75" w:rsidRPr="00F2328B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4657E9">
              <w:rPr>
                <w:rFonts w:ascii="Times New Roman" w:hAnsi="Times New Roman" w:cs="Times New Roman"/>
                <w:bCs/>
                <w:szCs w:val="21"/>
              </w:rPr>
              <w:t>mouse</w:t>
            </w:r>
            <w:r w:rsidRPr="0094113B">
              <w:rPr>
                <w:rFonts w:ascii="Times New Roman" w:hAnsi="Times New Roman" w:cs="Times New Roman"/>
                <w:bCs/>
                <w:szCs w:val="21"/>
              </w:rPr>
              <w:t xml:space="preserve"> BMMs</w:t>
            </w:r>
            <w:r>
              <w:rPr>
                <w:rFonts w:ascii="Times New Roman" w:hAnsi="Times New Roman" w:cs="Times New Roman"/>
                <w:bCs/>
                <w:szCs w:val="21"/>
              </w:rPr>
              <w:t xml:space="preserve"> and </w:t>
            </w:r>
            <w:r w:rsidRPr="0094113B">
              <w:rPr>
                <w:rFonts w:ascii="Times New Roman" w:hAnsi="Times New Roman" w:cs="Times New Roman"/>
                <w:bCs/>
                <w:szCs w:val="21"/>
              </w:rPr>
              <w:t>RAW 264.7 cell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4470B24" w14:textId="3AAADC0A" w:rsidR="00316A75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94113B">
              <w:rPr>
                <w:rFonts w:ascii="Times New Roman" w:hAnsi="Times New Roman" w:cs="Times New Roman"/>
                <w:bCs/>
                <w:szCs w:val="21"/>
              </w:rPr>
              <w:t>LGR4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48357B2" w14:textId="47C83B35" w:rsidR="00316A75" w:rsidRPr="00F2328B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94113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d osteoclast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DC8058F" w14:textId="64C7AA41" w:rsidR="00316A75" w:rsidRPr="00F2328B" w:rsidRDefault="00316A75" w:rsidP="00316A75">
            <w:pPr>
              <w:rPr>
                <w:rFonts w:ascii="Times New Roman" w:hAnsi="Times New Roman" w:cs="Times New Roman"/>
                <w:szCs w:val="24"/>
              </w:rPr>
            </w:pPr>
            <w:r w:rsidRPr="002B48CB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5nPC9BdXRob3I+PFllYXI+MjAxNzwvWWVhcj48UmVj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</w:fldData>
              </w:fldChar>
            </w:r>
            <w:r w:rsidR="00C97138">
              <w:rPr>
                <w:rFonts w:ascii="Times New Roman" w:hAnsi="Times New Roman" w:cs="Times New Roman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5nPC9BdXRob3I+PFllYXI+MjAxNzwvWWVhcj48UmVj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</w:fldData>
              </w:fldChar>
            </w:r>
            <w:r w:rsidR="00C97138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</w:rPr>
            </w:r>
            <w:r w:rsidR="00C97138">
              <w:rPr>
                <w:rFonts w:ascii="Times New Roman" w:hAnsi="Times New Roman" w:cs="Times New Roman"/>
              </w:rPr>
              <w:fldChar w:fldCharType="end"/>
            </w:r>
            <w:r w:rsidRPr="002B48CB">
              <w:rPr>
                <w:rFonts w:ascii="Times New Roman" w:hAnsi="Times New Roman" w:cs="Times New Roman"/>
              </w:rPr>
            </w:r>
            <w:r w:rsidRPr="002B48CB">
              <w:rPr>
                <w:rFonts w:ascii="Times New Roman" w:hAnsi="Times New Roman" w:cs="Times New Roman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</w:rPr>
              <w:t>(Cong et al. 2017)</w:t>
            </w:r>
            <w:r w:rsidRPr="002B48C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16A75" w:rsidRPr="00773DFA" w14:paraId="6F0DD1F4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0423C87" w14:textId="0856FD7E" w:rsidR="00316A75" w:rsidRPr="006D1095" w:rsidRDefault="00316A75" w:rsidP="00316A75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bCs/>
                <w:kern w:val="0"/>
                <w:szCs w:val="21"/>
              </w:rPr>
              <w:t>miR-182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818F078" w14:textId="0C47788F" w:rsidR="00316A75" w:rsidRPr="004657E9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4657E9">
              <w:rPr>
                <w:rFonts w:ascii="Times New Roman" w:hAnsi="Times New Roman" w:cs="Times New Roman"/>
                <w:bCs/>
                <w:szCs w:val="21"/>
              </w:rPr>
              <w:t>mouse BMM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FCDF4E0" w14:textId="2CE8B8C1" w:rsidR="00316A75" w:rsidRPr="0094113B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4657E9">
              <w:rPr>
                <w:rFonts w:ascii="Times New Roman" w:hAnsi="Times New Roman" w:cs="Times New Roman"/>
                <w:bCs/>
                <w:szCs w:val="21"/>
              </w:rPr>
              <w:t>Foxo3</w:t>
            </w:r>
            <w:r>
              <w:rPr>
                <w:rFonts w:ascii="Times New Roman" w:hAnsi="Times New Roman" w:cs="Times New Roman"/>
                <w:bCs/>
                <w:szCs w:val="21"/>
              </w:rPr>
              <w:t xml:space="preserve">, </w:t>
            </w:r>
            <w:r w:rsidRPr="004657E9">
              <w:rPr>
                <w:rFonts w:ascii="Times New Roman" w:hAnsi="Times New Roman" w:cs="Times New Roman"/>
                <w:bCs/>
                <w:szCs w:val="21"/>
              </w:rPr>
              <w:t>Maml1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B380193" w14:textId="77047D6E" w:rsidR="00316A75" w:rsidRPr="0094113B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4657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enhanced </w:t>
            </w:r>
            <w:proofErr w:type="spellStart"/>
            <w:r w:rsidRPr="004657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osteoclastogenesis</w:t>
            </w:r>
            <w:proofErr w:type="spellEnd"/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EA15A30" w14:textId="35C73EF8" w:rsidR="00316A75" w:rsidRPr="002B48CB" w:rsidRDefault="00316A75" w:rsidP="00316A75">
            <w:pPr>
              <w:rPr>
                <w:rFonts w:ascii="Times New Roman" w:hAnsi="Times New Roman" w:cs="Times New Roman"/>
              </w:rPr>
            </w:pPr>
            <w:r w:rsidRPr="004657E9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NaWxsZXI8L0F1dGhvcj48WWVhcj4yMDE2PC9ZZWFyPjxS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NaWxsZXI8L0F1dGhvcj48WWVhcj4yMDE2PC9ZZWFyPjxS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4657E9">
              <w:rPr>
                <w:rFonts w:ascii="Times New Roman" w:hAnsi="Times New Roman" w:cs="Times New Roman"/>
                <w:szCs w:val="24"/>
              </w:rPr>
            </w:r>
            <w:r w:rsidRPr="004657E9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Miller et al. 2016)</w:t>
            </w:r>
            <w:r w:rsidRPr="004657E9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316A75" w:rsidRPr="00773DFA" w14:paraId="7BF12D8D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1C15C99" w14:textId="54FCF6C3" w:rsidR="00316A75" w:rsidRPr="006D1095" w:rsidRDefault="00316A75" w:rsidP="00316A75">
            <w:pPr>
              <w:rPr>
                <w:rFonts w:ascii="Times New Roman" w:hAnsi="Times New Roman" w:cs="Times New Roman"/>
                <w:bCs/>
                <w:kern w:val="0"/>
                <w:szCs w:val="21"/>
              </w:rPr>
            </w:pPr>
            <w:bookmarkStart w:id="0" w:name="_Hlk52288924"/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346-3p</w:t>
            </w:r>
            <w:bookmarkEnd w:id="0"/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20A51D7" w14:textId="033B7DA3" w:rsidR="00316A75" w:rsidRPr="004657E9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2846D9">
              <w:rPr>
                <w:rFonts w:ascii="Times New Roman" w:hAnsi="Times New Roman" w:cs="Times New Roman"/>
                <w:bCs/>
                <w:szCs w:val="21"/>
              </w:rPr>
              <w:t>RAW 264.7 cell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0F29366" w14:textId="1C4F82CD" w:rsidR="00316A75" w:rsidRPr="004657E9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A35679">
              <w:rPr>
                <w:rFonts w:ascii="Times New Roman" w:hAnsi="Times New Roman" w:cs="Times New Roman"/>
                <w:bCs/>
                <w:szCs w:val="21"/>
              </w:rPr>
              <w:t>TRAF3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50D9848" w14:textId="3159A8E0" w:rsidR="00316A75" w:rsidRPr="004657E9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</w:t>
            </w:r>
            <w:r w:rsidRPr="00A3567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romote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d </w:t>
            </w:r>
            <w:proofErr w:type="spellStart"/>
            <w:r w:rsidRPr="00A3567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osteoclastogenesis</w:t>
            </w:r>
            <w:proofErr w:type="spellEnd"/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597CF1C" w14:textId="73883B05" w:rsidR="00316A75" w:rsidRPr="004657E9" w:rsidRDefault="00316A75" w:rsidP="00316A75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NYW88L0F1dGhvcj48WWVhcj4yMDIwPC9ZZWFyPjxSZWNO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NYW88L0F1dGhvcj48WWVhcj4yMDIwPC9ZZWFyPjxSZWNO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Cs w:val="24"/>
              </w:rPr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Mao et al. 2020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316A75" w:rsidRPr="00773DFA" w14:paraId="2F117DF3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C744D03" w14:textId="2435D9B4" w:rsidR="00316A75" w:rsidRPr="006D1095" w:rsidRDefault="00316A75" w:rsidP="00316A75">
            <w:pPr>
              <w:rPr>
                <w:rFonts w:ascii="Times New Roman" w:hAnsi="Times New Roman" w:cs="Times New Roman"/>
                <w:bCs/>
                <w:kern w:val="0"/>
                <w:szCs w:val="21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21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4BB4D0B" w14:textId="40ED85B0" w:rsidR="00316A75" w:rsidRPr="004657E9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RAW264.7 </w:t>
            </w:r>
            <w:r>
              <w:rPr>
                <w:rFonts w:ascii="Times New Roman" w:hAnsi="Times New Roman" w:cs="Times New Roman" w:hint="eastAsia"/>
                <w:color w:val="000000"/>
                <w:shd w:val="clear" w:color="auto" w:fill="FFFFFF"/>
              </w:rPr>
              <w:t>cell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087A0D9" w14:textId="732E8CB9" w:rsidR="00316A75" w:rsidRPr="004657E9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CF4E47">
              <w:rPr>
                <w:rFonts w:ascii="Times New Roman" w:hAnsi="Times New Roman" w:cs="Times New Roman"/>
                <w:bCs/>
                <w:szCs w:val="21"/>
              </w:rPr>
              <w:t>PTEN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E32766D" w14:textId="5BD9829A" w:rsidR="00316A75" w:rsidRPr="004657E9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</w:t>
            </w:r>
            <w:r>
              <w:rPr>
                <w:rFonts w:ascii="Times New Roman" w:hAnsi="Times New Roman" w:cs="Times New Roman" w:hint="eastAsia"/>
                <w:color w:val="000000"/>
                <w:shd w:val="clear" w:color="auto" w:fill="FFFFFF"/>
              </w:rPr>
              <w:t>d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osteoclastogenesis</w:t>
            </w:r>
            <w:proofErr w:type="spellEnd"/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and bone resorp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0F62C61" w14:textId="169C2219" w:rsidR="00316A75" w:rsidRPr="004657E9" w:rsidRDefault="00316A75" w:rsidP="00316A75">
            <w:pPr>
              <w:rPr>
                <w:rFonts w:ascii="Times New Roman" w:hAnsi="Times New Roman" w:cs="Times New Roman"/>
                <w:szCs w:val="24"/>
              </w:rPr>
            </w:pPr>
            <w:r w:rsidRPr="00F47298">
              <w:rPr>
                <w:rFonts w:ascii="Times New Roman" w:hAnsi="Times New Roman" w:cs="Times New Roman"/>
                <w:color w:val="131413"/>
              </w:rPr>
              <w:fldChar w:fldCharType="begin"/>
            </w:r>
            <w:r w:rsidR="00C97138">
              <w:rPr>
                <w:rFonts w:ascii="Times New Roman" w:hAnsi="Times New Roman" w:cs="Times New Roman"/>
                <w:color w:val="131413"/>
              </w:rPr>
              <w:instrText xml:space="preserve"> ADDIN EN.CITE &lt;EndNote&gt;&lt;Cite&gt;&lt;Author&gt;Wang&lt;/Author&gt;&lt;Year&gt;2020&lt;/Year&gt;&lt;RecNum&gt;139&lt;/RecNum&gt;&lt;DisplayText&gt;(Wang,Liu, et al. 2020)&lt;/DisplayText&gt;&lt;record&gt;&lt;rec-number&gt;139&lt;/rec-number&gt;&lt;foreign-keys&gt;&lt;key app="EN" db-id="2dt2pa0dftpe28ez52svev2ysx9rd2dfrfav" timestamp="1591882674"&gt;139&lt;/key&gt;&lt;key app="ENWeb" db-id=""&gt;0&lt;/key&gt;&lt;/foreign-keys&gt;&lt;ref-type name="Journal Article"&gt;17&lt;/ref-type&gt;&lt;contributors&gt;&lt;authors&gt;&lt;author&gt;Wang, S.&lt;/author&gt;&lt;author&gt;Liu, Z.&lt;/author&gt;&lt;author&gt;Wang, J.&lt;/author&gt;&lt;author&gt;Ji, X.&lt;/author&gt;&lt;author&gt;Yao, Z.&lt;/author&gt;&lt;author&gt;Wang, X.&lt;/author&gt;&lt;/authors&gt;&lt;/contributors&gt;&lt;auth-address&gt;Department of Orthopedics, The First Affiliated Hospital of Henan University, Kaifeng, Henan 475001, P.R. China.&amp;#xD;Department of Pharmacy, The First Affiliated Hospital of Henan University, Kaifeng, Henan 475001, P.R. China.&amp;#xD;Molecular Immunology Laboratory, Basic Medical College of Henan University, Kaifeng, Henan 475001, P.R. China.&amp;#xD;Molecular Biology Laboratory, The First Affiliated Hospital of Henan University, Kaifeng, Henan 475001, P.R. China.&lt;/auth-address&gt;&lt;titles&gt;&lt;title&gt;miR21 promotes osteoclastogenesis through activation of PI3K/Akt signaling by targeting Pten in RAW264.7 cells&lt;/title&gt;&lt;secondary-title&gt;Mol Med Rep&lt;/secondary-title&gt;&lt;/titles&gt;&lt;periodical&gt;&lt;full-title&gt;Mol Med Rep&lt;/full-title&gt;&lt;abbr-1&gt;Molecular medicine reports&lt;/abbr-1&gt;&lt;/periodical&gt;&lt;pages&gt;1125-1132&lt;/pages&gt;&lt;volume&gt;21&lt;/volume&gt;&lt;number&gt;3&lt;/number&gt;&lt;edition&gt;2020/02/06&lt;/edition&gt;&lt;dates&gt;&lt;year&gt;2020&lt;/year&gt;&lt;pub-dates&gt;&lt;date&gt;Mar&lt;/date&gt;&lt;/pub-dates&gt;&lt;/dates&gt;&lt;isbn&gt;1791-3004 (Electronic)&amp;#xD;1791-2997 (Linking)&lt;/isbn&gt;&lt;accession-num&gt;32016444&lt;/accession-num&gt;&lt;urls&gt;&lt;related-urls&gt;&lt;url&gt;https://www.ncbi.nlm.nih.gov/pubmed/32016444&lt;/url&gt;&lt;/related-urls&gt;&lt;/urls&gt;&lt;custom2&gt;PMC7003029&lt;/custom2&gt;&lt;electronic-resource-num&gt;10.3892/mmr.2020.10938&lt;/electronic-resource-num&gt;&lt;/record&gt;&lt;/Cite&gt;&lt;/EndNote&gt;</w:instrText>
            </w:r>
            <w:r w:rsidRPr="00F47298">
              <w:rPr>
                <w:rFonts w:ascii="Times New Roman" w:hAnsi="Times New Roman" w:cs="Times New Roman"/>
                <w:color w:val="131413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color w:val="131413"/>
              </w:rPr>
              <w:t>(Wang,Liu, et al. 2020)</w:t>
            </w:r>
            <w:r w:rsidRPr="00F47298">
              <w:rPr>
                <w:rFonts w:ascii="Times New Roman" w:hAnsi="Times New Roman" w:cs="Times New Roman"/>
                <w:color w:val="131413"/>
              </w:rPr>
              <w:fldChar w:fldCharType="end"/>
            </w:r>
          </w:p>
        </w:tc>
      </w:tr>
      <w:tr w:rsidR="00316A75" w:rsidRPr="00773DFA" w14:paraId="598CCC8D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38F3BF2" w14:textId="7E318162" w:rsidR="00316A75" w:rsidRPr="006D1095" w:rsidRDefault="00316A75" w:rsidP="00316A75">
            <w:pPr>
              <w:rPr>
                <w:rFonts w:ascii="Times New Roman" w:hAnsi="Times New Roman" w:cs="Times New Roman"/>
                <w:bCs/>
                <w:kern w:val="0"/>
                <w:szCs w:val="21"/>
              </w:rPr>
            </w:pPr>
            <w:r w:rsidRPr="006D1095">
              <w:rPr>
                <w:rFonts w:ascii="Times New Roman" w:hAnsi="Times New Roman" w:cs="Times New Roman"/>
                <w:bCs/>
                <w:kern w:val="0"/>
                <w:szCs w:val="21"/>
              </w:rPr>
              <w:t>miR-124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8FBAB7A" w14:textId="6D922C23" w:rsidR="00316A75" w:rsidRPr="0038562C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bookmarkStart w:id="1" w:name="OLE_LINK24"/>
            <w:bookmarkStart w:id="2" w:name="OLE_LINK25"/>
            <w:r w:rsidRPr="004657E9">
              <w:rPr>
                <w:rFonts w:ascii="Times New Roman" w:hAnsi="Times New Roman" w:cs="Times New Roman"/>
                <w:bCs/>
                <w:szCs w:val="21"/>
              </w:rPr>
              <w:t>mouse</w:t>
            </w:r>
            <w:bookmarkEnd w:id="1"/>
            <w:bookmarkEnd w:id="2"/>
            <w:r w:rsidRPr="004657E9">
              <w:rPr>
                <w:rFonts w:ascii="Times New Roman" w:hAnsi="Times New Roman" w:cs="Times New Roman"/>
                <w:bCs/>
                <w:szCs w:val="21"/>
              </w:rPr>
              <w:t xml:space="preserve"> BMMs</w:t>
            </w:r>
            <w:r>
              <w:rPr>
                <w:rFonts w:ascii="Times New Roman" w:hAnsi="Times New Roman" w:cs="Times New Roman"/>
                <w:bCs/>
                <w:szCs w:val="21"/>
              </w:rPr>
              <w:t>;</w:t>
            </w:r>
            <w:r>
              <w:t xml:space="preserve"> </w:t>
            </w:r>
            <w:r w:rsidRPr="009955A5">
              <w:rPr>
                <w:rFonts w:ascii="Times New Roman" w:hAnsi="Times New Roman" w:cs="Times New Roman"/>
                <w:bCs/>
                <w:szCs w:val="21"/>
              </w:rPr>
              <w:t>AIA</w:t>
            </w:r>
            <w:r>
              <w:rPr>
                <w:rFonts w:ascii="Times New Roman" w:hAnsi="Times New Roman" w:cs="Times New Roman"/>
                <w:bCs/>
                <w:szCs w:val="21"/>
              </w:rPr>
              <w:t xml:space="preserve"> </w:t>
            </w:r>
            <w:r w:rsidRPr="009955A5">
              <w:rPr>
                <w:rFonts w:ascii="Times New Roman" w:hAnsi="Times New Roman" w:cs="Times New Roman"/>
                <w:bCs/>
                <w:szCs w:val="21"/>
              </w:rPr>
              <w:t>rat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9EE24C3" w14:textId="68B5E430" w:rsidR="00316A75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9955A5">
              <w:rPr>
                <w:rFonts w:ascii="Times New Roman" w:hAnsi="Times New Roman" w:cs="Times New Roman"/>
                <w:bCs/>
                <w:szCs w:val="21"/>
              </w:rPr>
              <w:t>NFATc1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0052496" w14:textId="09787DB3" w:rsidR="00316A75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9955A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inhibited </w:t>
            </w:r>
            <w:proofErr w:type="spellStart"/>
            <w:r w:rsidRPr="009955A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osteoclastogenesis</w:t>
            </w:r>
            <w:proofErr w:type="spellEnd"/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0593681" w14:textId="10CF2B65" w:rsidR="00316A75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9955A5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PaG51bWE8L0F1dGhvcj48WWVhcj4yMDE5PC9ZZWFyPjxS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PaG51bWE8L0F1dGhvcj48WWVhcj4yMDE5PC9ZZWFyPjxS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9955A5">
              <w:rPr>
                <w:rFonts w:ascii="Times New Roman" w:hAnsi="Times New Roman" w:cs="Times New Roman"/>
                <w:szCs w:val="24"/>
              </w:rPr>
            </w:r>
            <w:r w:rsidRPr="009955A5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Ohnuma et al. 2019; Nakamachi et al. 2016)</w:t>
            </w:r>
            <w:r w:rsidRPr="009955A5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316A75" w:rsidRPr="00773DFA" w14:paraId="1BF05698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EE113C4" w14:textId="68E4711B" w:rsidR="00316A75" w:rsidRPr="006D1095" w:rsidRDefault="00316A75" w:rsidP="00316A75">
            <w:pPr>
              <w:rPr>
                <w:rFonts w:ascii="Times New Roman" w:hAnsi="Times New Roman" w:cs="Times New Roman"/>
                <w:bCs/>
                <w:kern w:val="0"/>
                <w:szCs w:val="21"/>
              </w:rPr>
            </w:pPr>
            <w:r w:rsidRPr="006D1095">
              <w:rPr>
                <w:rFonts w:ascii="Times New Roman" w:hAnsi="Times New Roman" w:cs="Times New Roman"/>
                <w:bCs/>
                <w:kern w:val="0"/>
                <w:szCs w:val="21"/>
              </w:rPr>
              <w:t>miR-146a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BC022AB" w14:textId="1B986E9E" w:rsidR="00316A75" w:rsidRPr="004657E9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244D6E">
              <w:rPr>
                <w:rFonts w:ascii="Times New Roman" w:hAnsi="Times New Roman" w:cs="Times New Roman"/>
                <w:bCs/>
                <w:szCs w:val="21"/>
              </w:rPr>
              <w:t>CIA mice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4FEB325" w14:textId="5127AC40" w:rsidR="00316A75" w:rsidRPr="009955A5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proofErr w:type="spellStart"/>
            <w:r w:rsidRPr="003A3895">
              <w:rPr>
                <w:rFonts w:ascii="Times New Roman" w:hAnsi="Times New Roman" w:cs="Times New Roman"/>
                <w:bCs/>
                <w:szCs w:val="21"/>
              </w:rPr>
              <w:t>Relb</w:t>
            </w:r>
            <w:proofErr w:type="spellEnd"/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A2B4EAF" w14:textId="78A952D4" w:rsidR="00316A75" w:rsidRPr="009955A5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3A38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attenuate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</w:t>
            </w:r>
            <w:r w:rsidRPr="003A38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bone erosion in arthritis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A766AEA" w14:textId="3FDD7727" w:rsidR="00316A75" w:rsidRPr="00A915AF" w:rsidRDefault="00316A75" w:rsidP="00316A75">
            <w:pPr>
              <w:rPr>
                <w:rFonts w:ascii="Times New Roman" w:hAnsi="Times New Roman" w:cs="Times New Roman"/>
                <w:szCs w:val="24"/>
              </w:rPr>
            </w:pPr>
            <w:r w:rsidRPr="00A915AF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BbW1hcmk8L0F1dGhvcj48WWVhcj4yMDE4PC9ZZWFyPjxS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BbW1hcmk8L0F1dGhvcj48WWVhcj4yMDE4PC9ZZWFyPjxS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A915AF">
              <w:rPr>
                <w:rFonts w:ascii="Times New Roman" w:hAnsi="Times New Roman" w:cs="Times New Roman"/>
                <w:szCs w:val="24"/>
              </w:rPr>
            </w:r>
            <w:r w:rsidRPr="00A915AF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Ammari et al. 2018)</w:t>
            </w:r>
            <w:r w:rsidRPr="00A915AF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316A75" w:rsidRPr="00773DFA" w14:paraId="53CEB8D0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B279EC5" w14:textId="6C308981" w:rsidR="00316A75" w:rsidRPr="006D1095" w:rsidRDefault="00316A75" w:rsidP="00316A75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212121"/>
                <w:shd w:val="clear" w:color="auto" w:fill="FFFFFF"/>
              </w:rPr>
              <w:t>miR-338-3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A02A9D5" w14:textId="1D18083C" w:rsidR="00316A75" w:rsidRPr="004657E9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bookmarkStart w:id="3" w:name="OLE_LINK42"/>
            <w:bookmarkStart w:id="4" w:name="OLE_LINK43"/>
            <w:r w:rsidRPr="002846D9">
              <w:rPr>
                <w:rFonts w:ascii="Times New Roman" w:hAnsi="Times New Roman" w:cs="Times New Roman"/>
                <w:bCs/>
                <w:szCs w:val="21"/>
              </w:rPr>
              <w:t>RAW 264.7 cells</w:t>
            </w:r>
            <w:bookmarkEnd w:id="3"/>
            <w:bookmarkEnd w:id="4"/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33A280C" w14:textId="3E00AEB4" w:rsidR="00316A75" w:rsidRPr="0094113B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500130">
              <w:rPr>
                <w:rFonts w:ascii="Times New Roman" w:hAnsi="Times New Roman" w:cs="Times New Roman"/>
                <w:bCs/>
                <w:szCs w:val="21"/>
              </w:rPr>
              <w:t>IKKβ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91F1BC4" w14:textId="3B3AFF1D" w:rsidR="00316A75" w:rsidRPr="0094113B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103B1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inhibited the formation and absorption activity of </w:t>
            </w:r>
            <w:bookmarkStart w:id="5" w:name="OLE_LINK38"/>
            <w:bookmarkStart w:id="6" w:name="OLE_LINK39"/>
            <w:r w:rsidRPr="006103B1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osteoclast</w:t>
            </w:r>
            <w:bookmarkEnd w:id="5"/>
            <w:bookmarkEnd w:id="6"/>
            <w:r w:rsidRPr="006103B1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9790C04" w14:textId="7BE23EDB" w:rsidR="00316A75" w:rsidRPr="002B48CB" w:rsidRDefault="00316A75" w:rsidP="00316A75">
            <w:pPr>
              <w:rPr>
                <w:rFonts w:ascii="Times New Roman" w:hAnsi="Times New Roman" w:cs="Times New Roman"/>
              </w:rPr>
            </w:pPr>
            <w:r w:rsidRPr="006103B1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OaXU8L0F1dGhvcj48WWVhcj4yMDE5PC9ZZWFyPjxSZWNO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OaXU8L0F1dGhvcj48WWVhcj4yMDE5PC9ZZWFyPjxSZWNO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6103B1">
              <w:rPr>
                <w:rFonts w:ascii="Times New Roman" w:hAnsi="Times New Roman" w:cs="Times New Roman"/>
                <w:szCs w:val="24"/>
              </w:rPr>
            </w:r>
            <w:r w:rsidRPr="006103B1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Niu et al. 2019)</w:t>
            </w:r>
            <w:r w:rsidRPr="006103B1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316A75" w:rsidRPr="00773DFA" w14:paraId="08B94DED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256198D" w14:textId="63FEA703" w:rsidR="00316A75" w:rsidRPr="006D1095" w:rsidRDefault="00316A75" w:rsidP="00316A75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340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C1F1767" w14:textId="4F9FEB2E" w:rsidR="00316A75" w:rsidRPr="002846D9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4657E9">
              <w:rPr>
                <w:rFonts w:ascii="Times New Roman" w:hAnsi="Times New Roman" w:cs="Times New Roman"/>
                <w:bCs/>
                <w:szCs w:val="21"/>
              </w:rPr>
              <w:t>mouse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BMM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FD1BACF" w14:textId="1F6C0851" w:rsidR="00316A75" w:rsidRPr="00500130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TF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BF882B9" w14:textId="1840C246" w:rsidR="00316A75" w:rsidRPr="006103B1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A915AF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 osteoclast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7BBBFC9" w14:textId="4F7AAD17" w:rsidR="00316A75" w:rsidRPr="00A915AF" w:rsidRDefault="00316A75" w:rsidP="00316A75">
            <w:pPr>
              <w:rPr>
                <w:rFonts w:ascii="Times New Roman" w:hAnsi="Times New Roman" w:cs="Times New Roman"/>
                <w:szCs w:val="24"/>
              </w:rPr>
            </w:pPr>
            <w:r w:rsidRPr="00A915AF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aaGFvPC9BdXRob3I+PFllYXI+MjAxNzwvWWVhcj48UmVj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aaGFvPC9BdXRob3I+PFllYXI+MjAxNzwvWWVhcj48UmVj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A915AF">
              <w:rPr>
                <w:rFonts w:ascii="Times New Roman" w:hAnsi="Times New Roman" w:cs="Times New Roman"/>
                <w:szCs w:val="24"/>
              </w:rPr>
            </w:r>
            <w:r w:rsidRPr="00A915AF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Zhao et al. 2017a)</w:t>
            </w:r>
            <w:r w:rsidRPr="00A915AF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316A75" w:rsidRPr="00773DFA" w14:paraId="32CAD7E0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8DBD7D8" w14:textId="56088BB5" w:rsidR="00316A75" w:rsidRPr="006D1095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142-3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4F474F4" w14:textId="20E48F00" w:rsidR="00316A75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7" w:name="OLE_LINK44"/>
            <w:bookmarkStart w:id="8" w:name="OLE_LINK45"/>
            <w:r>
              <w:rPr>
                <w:rFonts w:ascii="Times New Roman" w:hAnsi="Times New Roman" w:cs="Times New Roman"/>
                <w:bCs/>
                <w:szCs w:val="21"/>
              </w:rPr>
              <w:t>human</w:t>
            </w:r>
            <w:bookmarkEnd w:id="7"/>
            <w:bookmarkEnd w:id="8"/>
            <w:r>
              <w:rPr>
                <w:rFonts w:ascii="Times New Roman" w:hAnsi="Times New Roman" w:cs="Times New Roman"/>
                <w:bCs/>
                <w:szCs w:val="21"/>
              </w:rPr>
              <w:t xml:space="preserve"> </w:t>
            </w:r>
            <w:r w:rsidRPr="008545DE">
              <w:rPr>
                <w:rFonts w:ascii="Times New Roman" w:hAnsi="Times New Roman" w:cs="Times New Roman"/>
                <w:bCs/>
                <w:szCs w:val="21"/>
              </w:rPr>
              <w:t>monocytes and macrophage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137754E" w14:textId="7B4EAA38" w:rsidR="00316A75" w:rsidRPr="00CF4E47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Cs/>
                <w:szCs w:val="21"/>
              </w:rPr>
              <w:t>-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79C01CF" w14:textId="13E52187" w:rsidR="00316A75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8545DE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ed</w:t>
            </w:r>
            <w:r w:rsidRPr="008545DE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</w:t>
            </w:r>
            <w:r w:rsidRPr="006103B1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osteoclast</w:t>
            </w:r>
            <w:r w:rsidRPr="008545DE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6FE3F30" w14:textId="1D564B81" w:rsidR="00316A75" w:rsidRPr="00F47298" w:rsidRDefault="00316A75" w:rsidP="00316A75">
            <w:pPr>
              <w:rPr>
                <w:rFonts w:ascii="Times New Roman" w:hAnsi="Times New Roman" w:cs="Times New Roman"/>
                <w:color w:val="131413"/>
              </w:rPr>
            </w:pPr>
            <w:r w:rsidRPr="008545DE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Gb3JkaGFtPC9BdXRob3I+PFllYXI+MjAxNjwvWWVhcj48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Gb3JkaGFtPC9BdXRob3I+PFllYXI+MjAxNjwvWWVhcj48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8545DE">
              <w:rPr>
                <w:rFonts w:ascii="Times New Roman" w:hAnsi="Times New Roman" w:cs="Times New Roman"/>
                <w:szCs w:val="24"/>
              </w:rPr>
            </w:r>
            <w:r w:rsidRPr="008545DE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Fordham et al. 2016)</w:t>
            </w:r>
            <w:r w:rsidRPr="008545DE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316A75" w:rsidRPr="00773DFA" w14:paraId="6D495016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20A286A" w14:textId="47936FB5" w:rsidR="00316A75" w:rsidRPr="006D1095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4F743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17-5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ABD3FD9" w14:textId="7E314A0B" w:rsidR="00316A75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hd w:val="clear" w:color="auto" w:fill="FFFFFF"/>
              </w:rPr>
              <w:t>C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IA </w:t>
            </w:r>
            <w:r w:rsidRPr="001579D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ce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94763C3" w14:textId="2E0AC545" w:rsidR="00316A75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bookmarkStart w:id="9" w:name="_Hlk53159207"/>
            <w:r w:rsidRPr="001579D5">
              <w:rPr>
                <w:rFonts w:ascii="Times New Roman" w:hAnsi="Times New Roman" w:cs="Times New Roman"/>
                <w:bCs/>
                <w:szCs w:val="21"/>
              </w:rPr>
              <w:t>STAT3</w:t>
            </w:r>
            <w:r w:rsidR="003247F0">
              <w:rPr>
                <w:rFonts w:ascii="Times New Roman" w:hAnsi="Times New Roman" w:cs="Times New Roman"/>
                <w:bCs/>
                <w:szCs w:val="21"/>
              </w:rPr>
              <w:t>,</w:t>
            </w:r>
            <w:r w:rsidRPr="001579D5">
              <w:rPr>
                <w:rFonts w:ascii="Times New Roman" w:hAnsi="Times New Roman" w:cs="Times New Roman"/>
                <w:bCs/>
                <w:szCs w:val="21"/>
              </w:rPr>
              <w:t xml:space="preserve"> JAK1</w:t>
            </w:r>
            <w:bookmarkEnd w:id="9"/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2CB1A50" w14:textId="4823D7EF" w:rsidR="00316A75" w:rsidRPr="008545DE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10" w:name="_Hlk53158988"/>
            <w:r w:rsidRPr="00FC23F4">
              <w:rPr>
                <w:rFonts w:ascii="Times New Roman" w:hAnsi="Times New Roman" w:cs="Times New Roman"/>
                <w:color w:val="333333"/>
                <w:szCs w:val="21"/>
                <w:shd w:val="clear" w:color="auto" w:fill="F7F8FA"/>
              </w:rPr>
              <w:t>reduc</w:t>
            </w:r>
            <w:r>
              <w:rPr>
                <w:rFonts w:ascii="Times New Roman" w:hAnsi="Times New Roman" w:cs="Times New Roman"/>
                <w:color w:val="333333"/>
                <w:szCs w:val="21"/>
                <w:shd w:val="clear" w:color="auto" w:fill="F7F8FA"/>
              </w:rPr>
              <w:t>ed</w:t>
            </w:r>
            <w:r w:rsidRPr="00FC23F4">
              <w:rPr>
                <w:rFonts w:ascii="Times New Roman" w:hAnsi="Times New Roman" w:cs="Times New Roman"/>
                <w:color w:val="333333"/>
                <w:szCs w:val="21"/>
                <w:shd w:val="clear" w:color="auto" w:fill="F7F8FA"/>
              </w:rPr>
              <w:t xml:space="preserve"> in the number of </w:t>
            </w:r>
            <w:r w:rsidRPr="00FC23F4">
              <w:rPr>
                <w:rFonts w:ascii="Times New Roman" w:hAnsi="Times New Roman" w:cs="Times New Roman"/>
                <w:color w:val="333333"/>
                <w:szCs w:val="21"/>
                <w:shd w:val="clear" w:color="auto" w:fill="F7F8FA"/>
              </w:rPr>
              <w:lastRenderedPageBreak/>
              <w:t>osteoclasts</w:t>
            </w:r>
            <w:bookmarkEnd w:id="10"/>
          </w:p>
        </w:tc>
        <w:bookmarkStart w:id="11" w:name="_Hlk53159318"/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4BD4D40" w14:textId="48BDC94E" w:rsidR="00316A75" w:rsidRPr="008545DE" w:rsidRDefault="00316A75" w:rsidP="00316A75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lastRenderedPageBreak/>
              <w:fldChar w:fldCharType="begin">
                <w:fldData xml:space="preserve">PEVuZE5vdGU+PENpdGU+PEF1dGhvcj5OYWptPC9BdXRob3I+PFllYXI+MjAyMDwvWWVhcj48UmVj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</w:fldData>
              </w:fldCha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OYWptPC9BdXRob3I+PFllYXI+MjAyMDwvWWVhcj48UmVj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</w:fldData>
              </w:fldCha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</w:rPr>
              <w:t>(Najm et al. 2020)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  <w:bookmarkEnd w:id="11"/>
          </w:p>
        </w:tc>
      </w:tr>
      <w:tr w:rsidR="00316A75" w:rsidRPr="00773DFA" w14:paraId="4F83FE34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D1FA60F" w14:textId="69BA0EF2" w:rsidR="00316A75" w:rsidRPr="006D1095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212121"/>
                <w:shd w:val="clear" w:color="auto" w:fill="FFFFFF"/>
              </w:rPr>
              <w:t>miR-506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2325B26" w14:textId="21DC401E" w:rsidR="00316A75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4657E9">
              <w:rPr>
                <w:rFonts w:ascii="Times New Roman" w:hAnsi="Times New Roman" w:cs="Times New Roman"/>
                <w:bCs/>
                <w:szCs w:val="21"/>
              </w:rPr>
              <w:t>mouse</w:t>
            </w:r>
            <w:r w:rsidRPr="002846D9">
              <w:rPr>
                <w:rFonts w:ascii="Times New Roman" w:hAnsi="Times New Roman" w:cs="Times New Roman"/>
                <w:bCs/>
                <w:szCs w:val="21"/>
              </w:rPr>
              <w:t xml:space="preserve"> BMM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0DFA881" w14:textId="19948F73" w:rsidR="00316A75" w:rsidRPr="001579D5" w:rsidRDefault="00316A75" w:rsidP="00316A75">
            <w:pPr>
              <w:rPr>
                <w:rFonts w:ascii="Times New Roman" w:hAnsi="Times New Roman" w:cs="Times New Roman"/>
                <w:bCs/>
                <w:szCs w:val="21"/>
              </w:rPr>
            </w:pPr>
            <w:bookmarkStart w:id="12" w:name="_Hlk52266663"/>
            <w:bookmarkStart w:id="13" w:name="OLE_LINK37"/>
            <w:r w:rsidRPr="008A05E5">
              <w:rPr>
                <w:rFonts w:ascii="Times New Roman" w:hAnsi="Times New Roman" w:cs="Times New Roman"/>
                <w:bCs/>
                <w:szCs w:val="21"/>
              </w:rPr>
              <w:t>SIRT1</w:t>
            </w:r>
            <w:bookmarkEnd w:id="12"/>
            <w:bookmarkEnd w:id="13"/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F5045B0" w14:textId="734FEC5E" w:rsidR="00316A75" w:rsidRPr="00FC23F4" w:rsidRDefault="00316A75" w:rsidP="00316A75">
            <w:pPr>
              <w:rPr>
                <w:rFonts w:ascii="Times New Roman" w:hAnsi="Times New Roman" w:cs="Times New Roman"/>
                <w:color w:val="333333"/>
                <w:szCs w:val="21"/>
                <w:shd w:val="clear" w:color="auto" w:fill="F7F8FA"/>
              </w:rPr>
            </w:pPr>
            <w:bookmarkStart w:id="14" w:name="OLE_LINK35"/>
            <w:bookmarkStart w:id="15" w:name="OLE_LINK36"/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o</w:t>
            </w:r>
            <w:r w:rsidRPr="008A05E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steoclast formation was inhibited after inhibition of 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</w:t>
            </w:r>
            <w:r w:rsidRPr="008A05E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-506 expression</w:t>
            </w:r>
            <w:bookmarkEnd w:id="14"/>
            <w:bookmarkEnd w:id="15"/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58E4F45" w14:textId="268C2E65" w:rsidR="00316A75" w:rsidRDefault="00316A75" w:rsidP="00316A7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ZYW48L0F1dGhvcj48WWVhcj4yMDE5PC9ZZWFyPjxSZWNO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ZYW48L0F1dGhvcj48WWVhcj4yMDE5PC9ZZWFyPjxSZWNO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Cs w:val="24"/>
              </w:rPr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Yan et al. 2019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45D7B" w:rsidRPr="00773DFA" w14:paraId="5E260DB5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2F1FE92" w14:textId="50A9EDDB" w:rsidR="00445D7B" w:rsidRPr="006D1095" w:rsidRDefault="00445D7B" w:rsidP="00445D7B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212121"/>
                <w:shd w:val="clear" w:color="auto" w:fill="FFFFFF"/>
              </w:rPr>
              <w:t>miR-125a-5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8BFD69F" w14:textId="2216C045" w:rsidR="00445D7B" w:rsidRPr="004657E9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bookmarkStart w:id="16" w:name="OLE_LINK26"/>
            <w:bookmarkStart w:id="17" w:name="OLE_LINK27"/>
            <w:r w:rsidRPr="002B48CB">
              <w:rPr>
                <w:rFonts w:ascii="Times New Roman" w:hAnsi="Times New Roman" w:cs="Times New Roman"/>
                <w:bCs/>
                <w:szCs w:val="21"/>
              </w:rPr>
              <w:t>RAW 264.7 cells</w:t>
            </w:r>
            <w:bookmarkEnd w:id="16"/>
            <w:bookmarkEnd w:id="17"/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299525B" w14:textId="5DDAD9D3" w:rsidR="00445D7B" w:rsidRPr="008A05E5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2B48CB">
              <w:rPr>
                <w:rFonts w:ascii="Times New Roman" w:hAnsi="Times New Roman" w:cs="Times New Roman"/>
                <w:bCs/>
                <w:szCs w:val="21"/>
              </w:rPr>
              <w:t>TNFRSF1B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EF92735" w14:textId="2FE36DC9" w:rsidR="00445D7B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2B48C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d the differentiation of osteoclasts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761CDEE" w14:textId="5DDE2294" w:rsidR="00445D7B" w:rsidRDefault="00445D7B" w:rsidP="00445D7B">
            <w:pPr>
              <w:rPr>
                <w:rFonts w:ascii="Times New Roman" w:hAnsi="Times New Roman" w:cs="Times New Roman"/>
                <w:szCs w:val="24"/>
              </w:rPr>
            </w:pPr>
            <w:r w:rsidRPr="002B48CB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TdW48L0F1dGhvcj48WWVhcj4yMDE5PC9ZZWFyPjxSZWNO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TdW48L0F1dGhvcj48WWVhcj4yMDE5PC9ZZWFyPjxSZWNO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2B48CB">
              <w:rPr>
                <w:rFonts w:ascii="Times New Roman" w:hAnsi="Times New Roman" w:cs="Times New Roman"/>
                <w:szCs w:val="24"/>
              </w:rPr>
            </w:r>
            <w:r w:rsidRPr="002B48CB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Sun et al. 2019)</w:t>
            </w:r>
            <w:r w:rsidRPr="002B48CB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45D7B" w:rsidRPr="00773DFA" w14:paraId="5CF718C7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891DA14" w14:textId="64F9120A" w:rsidR="00445D7B" w:rsidRPr="006D1095" w:rsidRDefault="00445D7B" w:rsidP="00445D7B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  <w:bookmarkStart w:id="18" w:name="_Hlk52218032"/>
            <w:r w:rsidRPr="006D1095">
              <w:rPr>
                <w:rFonts w:ascii="Times New Roman" w:hAnsi="Times New Roman" w:cs="Times New Roman"/>
                <w:color w:val="212121"/>
                <w:shd w:val="clear" w:color="auto" w:fill="FFFFFF"/>
              </w:rPr>
              <w:t>miR‐199a‐5p</w:t>
            </w:r>
            <w:bookmarkEnd w:id="18"/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E68064E" w14:textId="1A23427B" w:rsidR="00445D7B" w:rsidRPr="004657E9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bookmarkStart w:id="19" w:name="OLE_LINK29"/>
            <w:bookmarkStart w:id="20" w:name="OLE_LINK30"/>
            <w:r w:rsidRPr="004657E9">
              <w:rPr>
                <w:rFonts w:ascii="Times New Roman" w:hAnsi="Times New Roman" w:cs="Times New Roman"/>
                <w:bCs/>
                <w:szCs w:val="21"/>
              </w:rPr>
              <w:t>mouse</w:t>
            </w:r>
            <w:r w:rsidRPr="002846D9">
              <w:rPr>
                <w:rFonts w:ascii="Times New Roman" w:hAnsi="Times New Roman" w:cs="Times New Roman"/>
                <w:bCs/>
                <w:szCs w:val="21"/>
              </w:rPr>
              <w:t xml:space="preserve"> BMMs</w:t>
            </w:r>
            <w:bookmarkEnd w:id="19"/>
            <w:bookmarkEnd w:id="20"/>
            <w:r w:rsidRPr="002846D9">
              <w:rPr>
                <w:rFonts w:ascii="Times New Roman" w:hAnsi="Times New Roman" w:cs="Times New Roman"/>
                <w:bCs/>
                <w:szCs w:val="21"/>
              </w:rPr>
              <w:t xml:space="preserve"> and RAW 264.7 cell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7C6E4C1" w14:textId="55BA1783" w:rsidR="00445D7B" w:rsidRPr="00744606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proofErr w:type="spellStart"/>
            <w:r w:rsidRPr="002846D9">
              <w:rPr>
                <w:rFonts w:ascii="Times New Roman" w:hAnsi="Times New Roman" w:cs="Times New Roman"/>
                <w:bCs/>
                <w:szCs w:val="21"/>
              </w:rPr>
              <w:t>Mafb</w:t>
            </w:r>
            <w:proofErr w:type="spellEnd"/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442BB39" w14:textId="5F24EA95" w:rsidR="00445D7B" w:rsidRPr="00744606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2B48C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d osteoclast differentiation</w:t>
            </w:r>
          </w:p>
        </w:tc>
        <w:bookmarkStart w:id="21" w:name="_Hlk52218055"/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F153DF8" w14:textId="48FC0122" w:rsidR="00445D7B" w:rsidRPr="00744606" w:rsidRDefault="00445D7B" w:rsidP="00445D7B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Guo&lt;/Author&gt;&lt;Year&gt;2018&lt;/Year&gt;&lt;RecNum&gt;279&lt;/RecNum&gt;&lt;DisplayText&gt;(Guo et al. 2018)&lt;/DisplayText&gt;&lt;record&gt;&lt;rec-number&gt;279&lt;/rec-number&gt;&lt;foreign-keys&gt;&lt;key app="EN" db-id="2dt2pa0dftpe28ez52svev2ysx9rd2dfrfav" timestamp="1601296491"&gt;279&lt;/key&gt;&lt;/foreign-keys&gt;&lt;ref-type name="Journal Article"&gt;17&lt;/ref-type&gt;&lt;contributors&gt;&lt;authors&gt;&lt;author&gt;Guo, K.&lt;/author&gt;&lt;author&gt;Zhang, D.&lt;/author&gt;&lt;author&gt;Wu, H.&lt;/author&gt;&lt;author&gt;Zhu, Q.&lt;/author&gt;&lt;author&gt;Yang, C.&lt;/author&gt;&lt;author&gt;Zhu, J.&lt;/author&gt;&lt;/authors&gt;&lt;/contributors&gt;&lt;auth-address&gt;Department of Orthopaedics, Xijing Hospital, The Fourth Military Medical University, Xi&amp;apos;an, Shaanxi, China.&lt;/auth-address&gt;&lt;titles&gt;&lt;title&gt;MiRNA-199a-5p positively regulated RANKL-induced osteoclast differentiation by target Mafb protein&lt;/title&gt;&lt;secondary-title&gt;J Cell Biochem&lt;/secondary-title&gt;&lt;alt-title&gt;Journal of cellular biochemistry&lt;/alt-title&gt;&lt;/titles&gt;&lt;periodical&gt;&lt;full-title&gt;J Cell Biochem&lt;/full-title&gt;&lt;abbr-1&gt;Journal of cellular biochemistry&lt;/abbr-1&gt;&lt;/periodical&gt;&lt;alt-periodical&gt;&lt;full-title&gt;J Cell Biochem&lt;/full-title&gt;&lt;abbr-1&gt;Journal of cellular biochemistry&lt;/abbr-1&gt;&lt;/alt-periodical&gt;&lt;edition&gt;2018/11/06&lt;/edition&gt;&lt;keywords&gt;&lt;keyword&gt;Mir-199a-5p&lt;/keyword&gt;&lt;keyword&gt;nuclear factor of activated T-cells cytoplasmic 1 (NFATc1)&lt;/keyword&gt;&lt;keyword&gt;osteoclast&lt;/keyword&gt;&lt;keyword&gt;receptor activator of nuclear factor kappa-B ligand (RANKL)&lt;/keyword&gt;&lt;/keywords&gt;&lt;dates&gt;&lt;year&gt;2018&lt;/year&gt;&lt;pub-dates&gt;&lt;date&gt;Nov 1&lt;/date&gt;&lt;/pub-dates&gt;&lt;/dates&gt;&lt;isbn&gt;0730-2312&lt;/isbn&gt;&lt;accession-num&gt;30387167&lt;/accession-num&gt;&lt;urls&gt;&lt;/urls&gt;&lt;electronic-resource-num&gt;10.1002/jcb.2796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Guo et al. 2018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  <w:bookmarkEnd w:id="21"/>
          </w:p>
        </w:tc>
      </w:tr>
      <w:tr w:rsidR="00445D7B" w:rsidRPr="00773DFA" w14:paraId="0ED1DAB8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82799B6" w14:textId="3EA2E51F" w:rsidR="00445D7B" w:rsidRPr="006D1095" w:rsidRDefault="00445D7B" w:rsidP="00445D7B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212121"/>
                <w:shd w:val="clear" w:color="auto" w:fill="FFFFFF"/>
              </w:rPr>
              <w:t>miR-1225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240CA3D" w14:textId="0A3C9C9F" w:rsidR="00445D7B" w:rsidRPr="004657E9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bookmarkStart w:id="22" w:name="OLE_LINK31"/>
            <w:bookmarkStart w:id="23" w:name="OLE_LINK32"/>
            <w:r w:rsidRPr="004657E9">
              <w:rPr>
                <w:rFonts w:ascii="Times New Roman" w:hAnsi="Times New Roman" w:cs="Times New Roman"/>
                <w:bCs/>
                <w:szCs w:val="21"/>
              </w:rPr>
              <w:t>mouse</w:t>
            </w:r>
            <w:r w:rsidRPr="002846D9">
              <w:rPr>
                <w:rFonts w:ascii="Times New Roman" w:hAnsi="Times New Roman" w:cs="Times New Roman"/>
                <w:bCs/>
                <w:szCs w:val="21"/>
              </w:rPr>
              <w:t xml:space="preserve"> BMMs</w:t>
            </w:r>
            <w:bookmarkEnd w:id="22"/>
            <w:bookmarkEnd w:id="23"/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A9B4806" w14:textId="525148BE" w:rsidR="00445D7B" w:rsidRPr="002846D9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744606">
              <w:rPr>
                <w:rFonts w:ascii="Times New Roman" w:hAnsi="Times New Roman" w:cs="Times New Roman"/>
                <w:bCs/>
                <w:szCs w:val="21"/>
              </w:rPr>
              <w:t>Keap1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226DB0F" w14:textId="136077B8" w:rsidR="00445D7B" w:rsidRPr="002B48CB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744606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ed</w:t>
            </w:r>
            <w:r w:rsidRPr="00744606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</w:t>
            </w:r>
            <w:proofErr w:type="spellStart"/>
            <w:r w:rsidRPr="00744606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osteoclastogenesis</w:t>
            </w:r>
            <w:proofErr w:type="spellEnd"/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7AE8FDD" w14:textId="3525279C" w:rsidR="00445D7B" w:rsidRDefault="00445D7B" w:rsidP="00445D7B">
            <w:pPr>
              <w:rPr>
                <w:rFonts w:ascii="Times New Roman" w:hAnsi="Times New Roman" w:cs="Times New Roman"/>
                <w:szCs w:val="24"/>
              </w:rPr>
            </w:pPr>
            <w:r w:rsidRPr="00744606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SZXppd2FuPC9BdXRob3I+PFllYXI+MjAxOTwvWWVhcj48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SZXppd2FuPC9BdXRob3I+PFllYXI+MjAxOTwvWWVhcj48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744606">
              <w:rPr>
                <w:rFonts w:ascii="Times New Roman" w:hAnsi="Times New Roman" w:cs="Times New Roman"/>
                <w:szCs w:val="24"/>
              </w:rPr>
            </w:r>
            <w:r w:rsidRPr="00744606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Reziwan et al. 2019)</w:t>
            </w:r>
            <w:r w:rsidRPr="00744606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45D7B" w:rsidRPr="00773DFA" w14:paraId="4F64862C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DCA26CE" w14:textId="64076B89" w:rsidR="00445D7B" w:rsidRPr="006D1095" w:rsidRDefault="00445D7B" w:rsidP="00445D7B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192-5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F3F791E" w14:textId="0BB54854" w:rsidR="00445D7B" w:rsidRPr="004657E9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051901">
              <w:rPr>
                <w:rFonts w:ascii="Times New Roman" w:hAnsi="Times New Roman" w:cs="Times New Roman"/>
                <w:bCs/>
                <w:szCs w:val="21"/>
              </w:rPr>
              <w:t>CIA</w:t>
            </w:r>
            <w:r>
              <w:rPr>
                <w:rFonts w:ascii="Times New Roman" w:hAnsi="Times New Roman" w:cs="Times New Roman"/>
                <w:bCs/>
                <w:szCs w:val="21"/>
              </w:rPr>
              <w:t xml:space="preserve"> </w:t>
            </w:r>
            <w:r w:rsidRPr="00B9312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rat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1162F65" w14:textId="44A48506" w:rsidR="00445D7B" w:rsidRPr="00744606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F872EE">
              <w:rPr>
                <w:rFonts w:ascii="Times New Roman" w:hAnsi="Times New Roman" w:cs="Times New Roman"/>
                <w:bCs/>
                <w:szCs w:val="21"/>
              </w:rPr>
              <w:t>RAC2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B24F1B6" w14:textId="76900E18" w:rsidR="00445D7B" w:rsidRPr="00744606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F872EE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ed</w:t>
            </w:r>
            <w:r w:rsidRPr="00F872EE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clast form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359998C" w14:textId="0432A12D" w:rsidR="00445D7B" w:rsidRPr="00744606" w:rsidRDefault="00445D7B" w:rsidP="00445D7B">
            <w:pPr>
              <w:rPr>
                <w:rFonts w:ascii="Times New Roman" w:hAnsi="Times New Roman" w:cs="Times New Roman"/>
                <w:szCs w:val="24"/>
              </w:rPr>
            </w:pPr>
            <w:r w:rsidRPr="00F872EE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aaGVuZzwvQXV0aG9yPjxZZWFyPjIwMjA8L1llYXI+PFJl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aaGVuZzwvQXV0aG9yPjxZZWFyPjIwMjA8L1llYXI+PFJl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F872EE">
              <w:rPr>
                <w:rFonts w:ascii="Times New Roman" w:hAnsi="Times New Roman" w:cs="Times New Roman"/>
                <w:szCs w:val="24"/>
              </w:rPr>
            </w:r>
            <w:r w:rsidRPr="00F872EE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Zheng et al. 2020)</w:t>
            </w:r>
            <w:r w:rsidRPr="00F872EE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45D7B" w:rsidRPr="00773DFA" w14:paraId="21688530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47D69C4" w14:textId="080B4CD7" w:rsidR="00445D7B" w:rsidRPr="006D1095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FA7C72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101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A4F404C" w14:textId="348F80D7" w:rsidR="00445D7B" w:rsidRPr="00051901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C40B8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uman BMSC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D627103" w14:textId="004E7C72" w:rsidR="00445D7B" w:rsidRPr="00F872EE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385620">
              <w:rPr>
                <w:rFonts w:ascii="Times New Roman" w:hAnsi="Times New Roman" w:cs="Times New Roman"/>
                <w:bCs/>
                <w:szCs w:val="21"/>
              </w:rPr>
              <w:t>EZH2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4964BEC" w14:textId="5E08C7B3" w:rsidR="00445D7B" w:rsidRPr="00F872EE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385620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</w:t>
            </w:r>
            <w:r w:rsidRPr="00385620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the osteoblast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4EB4952" w14:textId="4DCC7BED" w:rsidR="00445D7B" w:rsidRPr="00F872EE" w:rsidRDefault="00445D7B" w:rsidP="00445D7B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XYW5nPC9BdXRob3I+PFllYXI+MjAxNjwvWWVhcj48UmVj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</w:fldData>
              </w:fldCha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XYW5nPC9BdXRob3I+PFllYXI+MjAxNjwvWWVhcj48UmVj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</w:fldData>
              </w:fldCha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</w:rPr>
              <w:t>(Wang,Meng, et al. 2016)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</w:p>
        </w:tc>
      </w:tr>
      <w:tr w:rsidR="00445D7B" w:rsidRPr="00773DFA" w14:paraId="18AE7744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769160D" w14:textId="30DE5AED" w:rsidR="00445D7B" w:rsidRPr="006D1095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‐200c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57FE0BD" w14:textId="5D530838" w:rsidR="00445D7B" w:rsidRPr="00C40B89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C40B8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uman BMSC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5DDA1B4" w14:textId="556F292E" w:rsidR="00445D7B" w:rsidRPr="00385620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5E17C1">
              <w:rPr>
                <w:rFonts w:ascii="Times New Roman" w:hAnsi="Times New Roman" w:cs="Times New Roman"/>
                <w:bCs/>
                <w:szCs w:val="21"/>
              </w:rPr>
              <w:t>Myd88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29157B8" w14:textId="248BA593" w:rsidR="00445D7B" w:rsidRPr="00385620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5E17C1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</w:t>
            </w:r>
            <w:r w:rsidRPr="005E17C1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gen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CDF2C2B" w14:textId="40E2CFB6" w:rsidR="00445D7B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5E17C1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YaWE8L0F1dGhvcj48WWVhcj4yMDE5PC9ZZWFyPjxSZWNO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YaWE8L0F1dGhvcj48WWVhcj4yMDE5PC9ZZWFyPjxSZWNO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5E17C1">
              <w:rPr>
                <w:rFonts w:ascii="Times New Roman" w:hAnsi="Times New Roman" w:cs="Times New Roman"/>
                <w:szCs w:val="24"/>
              </w:rPr>
            </w:r>
            <w:r w:rsidRPr="005E17C1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Xia et al. 2019)</w:t>
            </w:r>
            <w:r w:rsidRPr="005E17C1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45D7B" w:rsidRPr="00773DFA" w14:paraId="20B41C2A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DBC21D7" w14:textId="77777777" w:rsidR="00445D7B" w:rsidRPr="006D1095" w:rsidRDefault="00445D7B" w:rsidP="00445D7B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212121"/>
                <w:shd w:val="clear" w:color="auto" w:fill="FFFFFF"/>
              </w:rPr>
              <w:t>miR-199b-5p</w:t>
            </w:r>
            <w:r w:rsidRPr="006D1095">
              <w:rPr>
                <w:rFonts w:ascii="Times New Roman" w:hAnsi="Times New Roman" w:cs="Times New Roman"/>
                <w:color w:val="212121"/>
                <w:shd w:val="clear" w:color="auto" w:fill="FFFFFF"/>
              </w:rPr>
              <w:tab/>
            </w:r>
            <w:r w:rsidRPr="006D1095">
              <w:rPr>
                <w:rFonts w:ascii="Times New Roman" w:hAnsi="Times New Roman" w:cs="Times New Roman"/>
                <w:color w:val="212121"/>
                <w:shd w:val="clear" w:color="auto" w:fill="FFFFFF"/>
              </w:rPr>
              <w:tab/>
            </w:r>
            <w:r w:rsidRPr="006D1095">
              <w:rPr>
                <w:rFonts w:ascii="Times New Roman" w:hAnsi="Times New Roman" w:cs="Times New Roman"/>
                <w:color w:val="212121"/>
                <w:shd w:val="clear" w:color="auto" w:fill="FFFFFF"/>
              </w:rPr>
              <w:tab/>
            </w:r>
          </w:p>
          <w:p w14:paraId="39577E38" w14:textId="77777777" w:rsidR="00445D7B" w:rsidRPr="006D1095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C920335" w14:textId="456B026E" w:rsidR="00445D7B" w:rsidRPr="00C40B89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B93124">
              <w:rPr>
                <w:rFonts w:ascii="Times New Roman" w:hAnsi="Times New Roman" w:cs="Times New Roman"/>
                <w:color w:val="212121"/>
                <w:shd w:val="clear" w:color="auto" w:fill="FFFFFF"/>
              </w:rPr>
              <w:t>human BMSC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891F26E" w14:textId="3549212F" w:rsidR="00445D7B" w:rsidRPr="005E17C1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B93124">
              <w:rPr>
                <w:rFonts w:ascii="Times New Roman" w:hAnsi="Times New Roman" w:cs="Times New Roman"/>
                <w:color w:val="212121"/>
                <w:shd w:val="clear" w:color="auto" w:fill="FFFFFF"/>
              </w:rPr>
              <w:t>GSK-3β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20E2846" w14:textId="518ADF24" w:rsidR="00445D7B" w:rsidRPr="005E17C1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B93124">
              <w:rPr>
                <w:rFonts w:ascii="Times New Roman" w:hAnsi="Times New Roman" w:cs="Times New Roman"/>
                <w:color w:val="212121"/>
                <w:shd w:val="clear" w:color="auto" w:fill="FFFFFF"/>
              </w:rPr>
              <w:t>promoted osteogenic differentiation</w:t>
            </w:r>
            <w:r w:rsidRPr="00B93124">
              <w:rPr>
                <w:rFonts w:ascii="Times New Roman" w:hAnsi="Times New Roman" w:cs="Times New Roman"/>
                <w:color w:val="212121"/>
                <w:shd w:val="clear" w:color="auto" w:fill="FFFFFF"/>
              </w:rPr>
              <w:tab/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42BD5C2" w14:textId="274C0717" w:rsidR="00445D7B" w:rsidRPr="005E17C1" w:rsidRDefault="00445D7B" w:rsidP="00445D7B">
            <w:pPr>
              <w:rPr>
                <w:rFonts w:ascii="Times New Roman" w:hAnsi="Times New Roman" w:cs="Times New Roman"/>
                <w:szCs w:val="24"/>
              </w:rPr>
            </w:pPr>
            <w:r w:rsidRPr="00340AEC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aaGFvPC9BdXRob3I+PFllYXI+MjAxNjwvWWVhcj48UmVj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aaGFvPC9BdXRob3I+PFllYXI+MjAxNjwvWWVhcj48UmVj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340AEC">
              <w:rPr>
                <w:rFonts w:ascii="Times New Roman" w:hAnsi="Times New Roman" w:cs="Times New Roman"/>
                <w:szCs w:val="24"/>
              </w:rPr>
            </w:r>
            <w:r w:rsidRPr="00340AEC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Zhao et al. 2016)</w:t>
            </w:r>
            <w:r w:rsidRPr="00340AEC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45D7B" w:rsidRPr="00773DFA" w14:paraId="405239F5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A4BA691" w14:textId="264BA86D" w:rsidR="00445D7B" w:rsidRPr="006D1095" w:rsidRDefault="00445D7B" w:rsidP="00445D7B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92a-1-5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341D9D4" w14:textId="3F893377" w:rsidR="00445D7B" w:rsidRPr="00B93124" w:rsidRDefault="00445D7B" w:rsidP="00445D7B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  <w:r w:rsidRPr="0072703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C3T3-E1 cell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04E42A1" w14:textId="0D883C38" w:rsidR="00445D7B" w:rsidRPr="00B93124" w:rsidRDefault="00445D7B" w:rsidP="00445D7B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  <w:r w:rsidRPr="007420CD">
              <w:rPr>
                <w:rFonts w:ascii="Times New Roman" w:hAnsi="Times New Roman" w:cs="Times New Roman" w:hint="eastAsia"/>
                <w:bCs/>
                <w:szCs w:val="21"/>
              </w:rPr>
              <w:t>β</w:t>
            </w:r>
            <w:r w:rsidRPr="007420CD">
              <w:rPr>
                <w:rFonts w:ascii="Times New Roman" w:hAnsi="Times New Roman" w:cs="Times New Roman"/>
                <w:bCs/>
                <w:szCs w:val="21"/>
              </w:rPr>
              <w:t>‑catenin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55EDF34" w14:textId="3E7AD79B" w:rsidR="00445D7B" w:rsidRPr="00B93124" w:rsidRDefault="00445D7B" w:rsidP="00445D7B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  <w:bookmarkStart w:id="24" w:name="OLE_LINK54"/>
            <w:bookmarkStart w:id="25" w:name="OLE_LINK55"/>
            <w:r w:rsidRPr="00726EFF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 osteogenic differentiation</w:t>
            </w:r>
            <w:bookmarkEnd w:id="24"/>
            <w:bookmarkEnd w:id="25"/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3A587A9" w14:textId="6F7571A8" w:rsidR="00445D7B" w:rsidRPr="00340AEC" w:rsidRDefault="00445D7B" w:rsidP="00445D7B">
            <w:pPr>
              <w:rPr>
                <w:rFonts w:ascii="Times New Roman" w:hAnsi="Times New Roman" w:cs="Times New Roman"/>
                <w:szCs w:val="24"/>
              </w:rPr>
            </w:pPr>
            <w:r w:rsidRPr="007420CD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MaW48L0F1dGhvcj48WWVhcj4yMDE5PC9ZZWFyPjxSZWNO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MaW48L0F1dGhvcj48WWVhcj4yMDE5PC9ZZWFyPjxSZWNO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7420CD">
              <w:rPr>
                <w:rFonts w:ascii="Times New Roman" w:hAnsi="Times New Roman" w:cs="Times New Roman"/>
                <w:szCs w:val="24"/>
              </w:rPr>
            </w:r>
            <w:r w:rsidRPr="007420CD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Lin,Tang, et al. 2019)</w:t>
            </w:r>
            <w:r w:rsidRPr="007420CD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45D7B" w:rsidRPr="00773DFA" w14:paraId="14AF2DAD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7970D08" w14:textId="74E39F2B" w:rsidR="00445D7B" w:rsidRPr="006D1095" w:rsidRDefault="00445D7B" w:rsidP="00445D7B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26b-3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8DBBA95" w14:textId="5B5E19FF" w:rsidR="00445D7B" w:rsidRPr="004657E9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C6148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C3T3-E1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cell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091C0CA" w14:textId="441842B3" w:rsidR="00445D7B" w:rsidRPr="008A05E5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C61485">
              <w:rPr>
                <w:rFonts w:ascii="Times New Roman" w:hAnsi="Times New Roman" w:cs="Times New Roman"/>
                <w:bCs/>
                <w:szCs w:val="21"/>
              </w:rPr>
              <w:t>ER-α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29DFD58" w14:textId="71C3988D" w:rsidR="00445D7B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C6148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uppresse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</w:t>
            </w:r>
            <w:r w:rsidRPr="00C6148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blast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20CEB65" w14:textId="43AB8F8B" w:rsidR="00445D7B" w:rsidRDefault="00445D7B" w:rsidP="00445D7B">
            <w:pPr>
              <w:rPr>
                <w:rFonts w:ascii="Times New Roman" w:hAnsi="Times New Roman" w:cs="Times New Roman"/>
                <w:szCs w:val="24"/>
              </w:rPr>
            </w:pPr>
            <w:r w:rsidRPr="00C61485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MaW48L0F1dGhvcj48WWVhcj4yMDE5PC9ZZWFyPjxSZWNO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MaW48L0F1dGhvcj48WWVhcj4yMDE5PC9ZZWFyPjxSZWNO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C61485">
              <w:rPr>
                <w:rFonts w:ascii="Times New Roman" w:hAnsi="Times New Roman" w:cs="Times New Roman"/>
                <w:szCs w:val="24"/>
              </w:rPr>
            </w:r>
            <w:r w:rsidRPr="00C61485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Lin,Xiao, et al. 2019)</w:t>
            </w:r>
            <w:r w:rsidRPr="00C61485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45D7B" w:rsidRPr="00773DFA" w14:paraId="69DE8807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2117745" w14:textId="13B93F87" w:rsidR="00445D7B" w:rsidRPr="006D1095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26" w:name="OLE_LINK47"/>
            <w:bookmarkStart w:id="27" w:name="OLE_LINK48"/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193a</w:t>
            </w:r>
            <w:bookmarkEnd w:id="26"/>
            <w:bookmarkEnd w:id="27"/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72B7C68" w14:textId="77777777" w:rsidR="00445D7B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bookmarkStart w:id="28" w:name="OLE_LINK10"/>
            <w:bookmarkStart w:id="29" w:name="OLE_LINK11"/>
            <w:r w:rsidRPr="004657E9">
              <w:rPr>
                <w:rFonts w:ascii="Times New Roman" w:hAnsi="Times New Roman" w:cs="Times New Roman"/>
                <w:bCs/>
                <w:szCs w:val="21"/>
              </w:rPr>
              <w:t>mouse</w:t>
            </w:r>
            <w:r w:rsidRPr="002846D9">
              <w:rPr>
                <w:rFonts w:ascii="Times New Roman" w:hAnsi="Times New Roman" w:cs="Times New Roman"/>
                <w:bCs/>
                <w:szCs w:val="21"/>
              </w:rPr>
              <w:t xml:space="preserve"> B</w:t>
            </w:r>
            <w:r>
              <w:rPr>
                <w:rFonts w:ascii="Times New Roman" w:hAnsi="Times New Roman" w:cs="Times New Roman"/>
                <w:bCs/>
                <w:szCs w:val="21"/>
              </w:rPr>
              <w:t>MSC</w:t>
            </w:r>
            <w:r w:rsidRPr="002846D9">
              <w:rPr>
                <w:rFonts w:ascii="Times New Roman" w:hAnsi="Times New Roman" w:cs="Times New Roman"/>
                <w:bCs/>
                <w:szCs w:val="21"/>
              </w:rPr>
              <w:t>s</w:t>
            </w:r>
            <w:bookmarkEnd w:id="28"/>
            <w:bookmarkEnd w:id="29"/>
            <w:r>
              <w:rPr>
                <w:rFonts w:ascii="Times New Roman" w:hAnsi="Times New Roman" w:cs="Times New Roman"/>
                <w:bCs/>
                <w:szCs w:val="21"/>
              </w:rPr>
              <w:t>;</w:t>
            </w:r>
          </w:p>
          <w:p w14:paraId="0319786C" w14:textId="1A50813E" w:rsidR="00445D7B" w:rsidRPr="00C61485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C40B8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uman BMSC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32D7F5C" w14:textId="2A164E4D" w:rsidR="00445D7B" w:rsidRPr="00C61485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AC3538">
              <w:rPr>
                <w:rFonts w:ascii="Times New Roman" w:hAnsi="Times New Roman" w:cs="Times New Roman"/>
                <w:bCs/>
                <w:szCs w:val="21"/>
              </w:rPr>
              <w:t>LGR4</w:t>
            </w:r>
            <w:r w:rsidR="003247F0">
              <w:rPr>
                <w:rFonts w:ascii="Times New Roman" w:hAnsi="Times New Roman" w:cs="Times New Roman"/>
                <w:bCs/>
                <w:szCs w:val="21"/>
              </w:rPr>
              <w:t xml:space="preserve">, </w:t>
            </w:r>
            <w:r w:rsidRPr="005F108C">
              <w:rPr>
                <w:rFonts w:ascii="Times New Roman" w:hAnsi="Times New Roman" w:cs="Times New Roman"/>
                <w:bCs/>
                <w:szCs w:val="21"/>
              </w:rPr>
              <w:t>HMGB1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37BA1C7" w14:textId="0F8C0584" w:rsidR="00445D7B" w:rsidRPr="00C61485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AC35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mpeded osteoblast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8F9FFFE" w14:textId="08B2935E" w:rsidR="00445D7B" w:rsidRPr="00C61485" w:rsidRDefault="00445D7B" w:rsidP="00445D7B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XYW5nPC9BdXRob3I+PFllYXI+MjAxODwvWWVhcj48UmVj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XYW5nPC9BdXRob3I+PFllYXI+MjAxODwvWWVhcj48UmVj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Cs w:val="24"/>
              </w:rPr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Wang,Chen, et al. 2018; Wang,Zhao, et al. 2018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45D7B" w:rsidRPr="00773DFA" w14:paraId="42A2B1D7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3AC4471" w14:textId="7013AA41" w:rsidR="00445D7B" w:rsidRPr="006D1095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30" w:name="_Hlk52708238"/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4739</w:t>
            </w:r>
            <w:bookmarkEnd w:id="30"/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2CA5A92" w14:textId="0B0C03BF" w:rsidR="00445D7B" w:rsidRPr="004657E9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bookmarkStart w:id="31" w:name="OLE_LINK52"/>
            <w:bookmarkStart w:id="32" w:name="OLE_LINK53"/>
            <w:r w:rsidRPr="00C40B8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human </w:t>
            </w:r>
            <w:bookmarkStart w:id="33" w:name="_Hlk52963776"/>
            <w:bookmarkStart w:id="34" w:name="OLE_LINK14"/>
            <w:r w:rsidRPr="00C40B8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BMSC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</w:t>
            </w:r>
            <w:bookmarkEnd w:id="31"/>
            <w:bookmarkEnd w:id="32"/>
            <w:bookmarkEnd w:id="33"/>
            <w:bookmarkEnd w:id="34"/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80183BB" w14:textId="66F8685D" w:rsidR="00445D7B" w:rsidRPr="00AC3538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C40B89">
              <w:rPr>
                <w:rFonts w:ascii="Times New Roman" w:hAnsi="Times New Roman" w:cs="Times New Roman"/>
                <w:bCs/>
                <w:szCs w:val="21"/>
              </w:rPr>
              <w:t>LRP3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D277DF8" w14:textId="62C8978B" w:rsidR="00445D7B" w:rsidRPr="00AC3538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C40B8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uppres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ed</w:t>
            </w:r>
            <w:r w:rsidRPr="00C40B8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gen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F184F2F" w14:textId="5C327907" w:rsidR="00445D7B" w:rsidRDefault="00445D7B" w:rsidP="00445D7B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FbHNhZmFkaTwvQXV0aG9yPjxZZWFyPjIwMTc8L1llYXI+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FbHNhZmFkaTwvQXV0aG9yPjxZZWFyPjIwMTc8L1llYXI+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Cs w:val="24"/>
              </w:rPr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Elsafadi et al. 2017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45D7B" w:rsidRPr="006A0061" w14:paraId="3269B6DC" w14:textId="77777777" w:rsidTr="00F47298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33E365B" w14:textId="6742C51C" w:rsidR="00445D7B" w:rsidRPr="006D1095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150-3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4B82829" w14:textId="07909ED0" w:rsidR="00445D7B" w:rsidRPr="00727039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C40B8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uman BMSC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7E98457" w14:textId="52294AA8" w:rsidR="00445D7B" w:rsidRPr="006A0061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6A0061">
              <w:rPr>
                <w:rFonts w:ascii="Times New Roman" w:hAnsi="Times New Roman" w:cs="Times New Roman"/>
                <w:bCs/>
                <w:szCs w:val="21"/>
              </w:rPr>
              <w:t>β-catenin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486B01B" w14:textId="1521F89C" w:rsidR="00445D7B" w:rsidRPr="005E17C1" w:rsidRDefault="00445D7B" w:rsidP="00445D7B">
            <w:pPr>
              <w:jc w:val="left"/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B9312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 osteogen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E1EE5FB" w14:textId="190642C3" w:rsidR="00445D7B" w:rsidRPr="006A0061" w:rsidRDefault="00445D7B" w:rsidP="00445D7B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XYW5nPC9BdXRob3I+PFllYXI+MjAxNjwvWWVhcj48UmVj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</w:fldData>
              </w:fldCha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XYW5nPC9BdXRob3I+PFllYXI+MjAxNjwvWWVhcj48UmVj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</w:fldData>
              </w:fldCha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</w:rPr>
              <w:t>(Wang,Zhou, et al. 2016)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</w:p>
        </w:tc>
      </w:tr>
      <w:tr w:rsidR="00445D7B" w:rsidRPr="00773DFA" w14:paraId="68FAA94F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E4B43D6" w14:textId="6ECE2E90" w:rsidR="00445D7B" w:rsidRPr="006D1095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35" w:name="_Hlk53085979"/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23a</w:t>
            </w:r>
            <w:bookmarkEnd w:id="35"/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8763E50" w14:textId="0AA2457D" w:rsidR="00445D7B" w:rsidRPr="00C40B89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C40B8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uman BMSC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B41472D" w14:textId="0E509026" w:rsidR="00445D7B" w:rsidRPr="00C40B89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3D5B8F">
              <w:rPr>
                <w:rFonts w:ascii="Times New Roman" w:hAnsi="Times New Roman" w:cs="Times New Roman"/>
                <w:bCs/>
                <w:szCs w:val="21"/>
              </w:rPr>
              <w:t>LRP5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2544119" w14:textId="43B6BD13" w:rsidR="00445D7B" w:rsidRPr="00C40B89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040A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 osteoblast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55214F3" w14:textId="6F042F89" w:rsidR="00445D7B" w:rsidRDefault="00445D7B" w:rsidP="00445D7B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begin">
                <w:fldData xml:space="preserve">PEVuZE5vdGU+PENpdGU+PEF1dGhvcj5MaTwvQXV0aG9yPjxZZWFyPjIwMTY8L1llYXI+PFJlY051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</w:fldData>
              </w:fldChar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begin">
                <w:fldData xml:space="preserve">PEVuZE5vdGU+PENpdGU+PEF1dGhvcj5MaTwvQXV0aG9yPjxZZWFyPjIwMTY8L1llYXI+PFJlY051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</w:fldData>
              </w:fldChar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end"/>
            </w:r>
            <w:r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</w:r>
            <w:r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color w:val="333333"/>
                <w:szCs w:val="24"/>
                <w:shd w:val="clear" w:color="auto" w:fill="FFFFFF"/>
              </w:rPr>
              <w:t>(Li et al. 2016)</w:t>
            </w:r>
            <w:r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end"/>
            </w:r>
          </w:p>
        </w:tc>
      </w:tr>
      <w:tr w:rsidR="00445D7B" w:rsidRPr="00773DFA" w14:paraId="25796ED2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BC45ED1" w14:textId="2291CD9D" w:rsidR="00445D7B" w:rsidRPr="006D1095" w:rsidRDefault="00445D7B" w:rsidP="00445D7B">
            <w:pPr>
              <w:rPr>
                <w:rFonts w:ascii="Times New Roman" w:hAnsi="Times New Roman" w:cs="Times New Roman"/>
                <w:bCs/>
                <w:kern w:val="0"/>
                <w:szCs w:val="21"/>
              </w:rPr>
            </w:pPr>
            <w:r w:rsidRPr="006D1095">
              <w:rPr>
                <w:rFonts w:ascii="Times New Roman" w:hAnsi="Times New Roman" w:cs="Times New Roman"/>
                <w:bCs/>
                <w:kern w:val="0"/>
                <w:szCs w:val="21"/>
              </w:rPr>
              <w:t>miR-486-5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776664C" w14:textId="2E0BC1C5" w:rsidR="00445D7B" w:rsidRPr="0086244A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>
              <w:rPr>
                <w:rFonts w:ascii="Times New Roman" w:hAnsi="Times New Roman" w:cs="Times New Roman"/>
                <w:bCs/>
                <w:szCs w:val="21"/>
              </w:rPr>
              <w:t xml:space="preserve">human </w:t>
            </w:r>
            <w:r w:rsidRPr="002F6FBE">
              <w:rPr>
                <w:rFonts w:ascii="Times New Roman" w:hAnsi="Times New Roman" w:cs="Times New Roman"/>
                <w:bCs/>
                <w:szCs w:val="21"/>
              </w:rPr>
              <w:t>primary osteoblast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43F3A71" w14:textId="0D57EA3F" w:rsidR="00445D7B" w:rsidRPr="0086244A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2F6FBE">
              <w:rPr>
                <w:rFonts w:ascii="Times New Roman" w:hAnsi="Times New Roman" w:cs="Times New Roman"/>
                <w:bCs/>
                <w:szCs w:val="21"/>
              </w:rPr>
              <w:t>Tob1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8B1C9CF" w14:textId="451A7634" w:rsidR="00445D7B" w:rsidRPr="002F6FBE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2F6FBE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d osteoblast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797CBFC" w14:textId="2C89916F" w:rsidR="00445D7B" w:rsidRPr="002F6FBE" w:rsidRDefault="00445D7B" w:rsidP="00445D7B">
            <w:pPr>
              <w:rPr>
                <w:rFonts w:ascii="Times New Roman" w:hAnsi="Times New Roman" w:cs="Times New Roman"/>
                <w:szCs w:val="24"/>
              </w:rPr>
            </w:pPr>
            <w:r w:rsidRPr="002F6FBE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Chen&lt;/Author&gt;&lt;Year&gt;2020&lt;/Year&gt;&lt;RecNum&gt;180&lt;/RecNum&gt;&lt;DisplayText&gt;(Chen et al. 2020)&lt;/DisplayText&gt;&lt;record&gt;&lt;rec-number&gt;180&lt;/rec-number&gt;&lt;foreign-keys&gt;&lt;key app="EN" db-id="2dt2pa0dftpe28ez52svev2ysx9rd2dfrfav" timestamp="1593330302"&gt;180&lt;/key&gt;&lt;/foreign-keys&gt;&lt;ref-type name="Journal Article"&gt;17&lt;/ref-type&gt;&lt;contributors&gt;&lt;authors&gt;&lt;author&gt;Chen, J.&lt;/author&gt;&lt;author&gt;Liu, M.&lt;/author&gt;&lt;author&gt;Luo, X.&lt;/author&gt;&lt;author&gt;Peng, L.&lt;/author&gt;&lt;author&gt;Zhao, Z.&lt;/author&gt;&lt;author&gt;He, C.&lt;/author&gt;&lt;author&gt;He, Y.&lt;/author&gt;&lt;/authors&gt;&lt;/contributors&gt;&lt;auth-address&gt;Department of Rheumatology and Immunology, The Affiliated Hospital of Southwest Medical University, Luzhou 646000, P.R. China. cjlion@qq.com.&lt;/auth-address&gt;&lt;titles&gt;&lt;title&gt;Exosomal miRNA-486-5p derived from rheumatoid arthritis fibroblast-like synoviocytes induces osteoblast differentiation through the Tob1/BMP/Smad pathway&lt;/title&gt;&lt;secondary-title&gt;Biomater Sci&lt;/secondary-title&gt;&lt;alt-title&gt;Biomaterials science&lt;/alt-title&gt;&lt;/titles&gt;&lt;periodical&gt;&lt;full-title&gt;Biomater Sci&lt;/full-title&gt;&lt;abbr-1&gt;Biomaterials science&lt;/abbr-1&gt;&lt;/periodical&gt;&lt;alt-periodical&gt;&lt;full-title&gt;Biomater Sci&lt;/full-title&gt;&lt;abbr-1&gt;Biomaterials science&lt;/abbr-1&gt;&lt;/alt-periodical&gt;&lt;pages&gt;3430-3442&lt;/pages&gt;&lt;volume&gt;8&lt;/volume&gt;&lt;number&gt;12&lt;/number&gt;&lt;edition&gt;2020/05/15&lt;/edition&gt;&lt;dates&gt;&lt;year&gt;2020&lt;/year&gt;&lt;pub-dates&gt;&lt;date&gt;Jun 21&lt;/date&gt;&lt;/pub-dates&gt;&lt;/dates&gt;&lt;isbn&gt;2047-4830&lt;/isbn&gt;&lt;accession-num&gt;32406432&lt;/accession-num&gt;&lt;urls&gt;&lt;/urls&gt;&lt;electronic-resource-num&gt;10.1039/c9bm01761e&lt;/electronic-resource-num&gt;&lt;remote-database-provider&gt;NLM&lt;/remote-database-provider&gt;&lt;language&gt;eng&lt;/language&gt;&lt;/record&gt;&lt;/Cite&gt;&lt;/EndNote&gt;</w:instrText>
            </w:r>
            <w:r w:rsidRPr="002F6FBE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Chen et al. 2020)</w:t>
            </w:r>
            <w:r w:rsidRPr="002F6FBE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45D7B" w:rsidRPr="00773DFA" w14:paraId="7DE2C491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F2C5949" w14:textId="400FBEDB" w:rsidR="00445D7B" w:rsidRPr="006D1095" w:rsidRDefault="00445D7B" w:rsidP="00445D7B">
            <w:pPr>
              <w:rPr>
                <w:rFonts w:ascii="Times New Roman" w:hAnsi="Times New Roman" w:cs="Times New Roman"/>
                <w:bCs/>
                <w:kern w:val="0"/>
                <w:szCs w:val="21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877-3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36A0955" w14:textId="3719A15D" w:rsidR="00445D7B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670651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C3T3-E1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cell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5F4DB1F" w14:textId="6D504366" w:rsidR="00445D7B" w:rsidRPr="002F6FBE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670651">
              <w:rPr>
                <w:rFonts w:ascii="Times New Roman" w:hAnsi="Times New Roman" w:cs="Times New Roman"/>
                <w:bCs/>
                <w:szCs w:val="21"/>
              </w:rPr>
              <w:t>Smad7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D86F48D" w14:textId="3B369F5C" w:rsidR="00445D7B" w:rsidRPr="002F6FBE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70651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d the osteoblast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D609937" w14:textId="5420BBE7" w:rsidR="00445D7B" w:rsidRPr="002F6FBE" w:rsidRDefault="00445D7B" w:rsidP="00445D7B">
            <w:pPr>
              <w:rPr>
                <w:rFonts w:ascii="Times New Roman" w:hAnsi="Times New Roman" w:cs="Times New Roman"/>
                <w:szCs w:val="24"/>
              </w:rPr>
            </w:pPr>
            <w:r w:rsidRPr="00670651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He&lt;/Author&gt;&lt;Year&gt;2019&lt;/Year&gt;&lt;RecNum&gt;230&lt;/RecNum&gt;&lt;DisplayText&gt;(He et al. 2019)&lt;/DisplayText&gt;&lt;record&gt;&lt;rec-number&gt;230&lt;/rec-number&gt;&lt;foreign-keys&gt;&lt;key app="EN" db-id="2dt2pa0dftpe28ez52svev2ysx9rd2dfrfav" timestamp="1594732112"&gt;230&lt;/key&gt;&lt;/foreign-keys&gt;&lt;ref-type name="Journal Article"&gt;17&lt;/ref-type&gt;&lt;contributors&gt;&lt;authors&gt;&lt;author&gt;He, G.&lt;/author&gt;&lt;author&gt;Chen, J.&lt;/author&gt;&lt;author&gt;Huang, D.&lt;/author&gt;&lt;/authors&gt;&lt;/contributors&gt;&lt;auth-address&gt;Department of Orthopedics, The Third School of Clinical Medicine, Southern Medical University, Guangzhou, Guangdong 510000, P.R. China.&amp;#xD;Department of Orthopedics, Guangdong Provincial Second People&amp;apos;s Hospital, Guangzhou, Guangdong 510220, P.R. China.&amp;#xD;Department of Orthopedics, The Central Hospital of Yongzhou City, Yongzhou, Hunan 425000, P.R. China.&lt;/auth-address&gt;&lt;titles&gt;&lt;title&gt;miR-877-3p promotes TGF-β1-induced osteoblast differentiation of MC3T3-E1 cells by targeting Smad7&lt;/title&gt;&lt;secondary-title&gt;Exp Ther Med&lt;/secondary-title&gt;&lt;alt-title&gt;Experimental and therapeutic medicine&lt;/alt-title&gt;&lt;/titles&gt;&lt;periodical&gt;&lt;full-title&gt;Exp Ther Med&lt;/full-title&gt;&lt;/periodical&gt;&lt;pages&gt;312-319&lt;/pages&gt;&lt;volume&gt;18&lt;/volume&gt;&lt;number&gt;1&lt;/number&gt;&lt;edition&gt;2019/07/02&lt;/edition&gt;&lt;keywords&gt;&lt;keyword&gt;Smad7&lt;/keyword&gt;&lt;keyword&gt;miR-877-3p&lt;/keyword&gt;&lt;keyword&gt;osteoblast differentiation&lt;/keyword&gt;&lt;keyword&gt;transforming growth factor-β1&lt;/keyword&gt;&lt;/keywords&gt;&lt;dates&gt;&lt;year&gt;2019&lt;/year&gt;&lt;pub-dates&gt;&lt;date&gt;Jul&lt;/date&gt;&lt;/pub-dates&gt;&lt;/dates&gt;&lt;isbn&gt;1792-0981 (Print)&amp;#xD;1792-0981&lt;/isbn&gt;&lt;accession-num&gt;31258667&lt;/accession-num&gt;&lt;urls&gt;&lt;/urls&gt;&lt;custom2&gt;PMC6566065&lt;/custom2&gt;&lt;electronic-resource-num&gt;10.3892/etm.2019.7570&lt;/electronic-resource-num&gt;&lt;remote-database-provider&gt;NLM&lt;/remote-database-provider&gt;&lt;language&gt;eng&lt;/language&gt;&lt;/record&gt;&lt;/Cite&gt;&lt;/EndNote&gt;</w:instrText>
            </w:r>
            <w:r w:rsidRPr="00670651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He et al. 2019)</w:t>
            </w:r>
            <w:r w:rsidRPr="00670651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45D7B" w:rsidRPr="00773DFA" w14:paraId="2DC18C7F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5F69C38" w14:textId="42C1B077" w:rsidR="00445D7B" w:rsidRPr="006D1095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144-3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0D3E024" w14:textId="1B9B9B53" w:rsidR="00445D7B" w:rsidRPr="00670651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726EFF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C3H10T1/2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cell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B4AB013" w14:textId="3BA28DAE" w:rsidR="00445D7B" w:rsidRPr="00670651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726EFF">
              <w:rPr>
                <w:rFonts w:ascii="Times New Roman" w:hAnsi="Times New Roman" w:cs="Times New Roman"/>
                <w:bCs/>
                <w:szCs w:val="21"/>
              </w:rPr>
              <w:t>Smad4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B51B16E" w14:textId="66220D79" w:rsidR="00445D7B" w:rsidRPr="00670651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726EFF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 osteogen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8108B6B" w14:textId="2CC2FC9E" w:rsidR="00445D7B" w:rsidRPr="00670651" w:rsidRDefault="00445D7B" w:rsidP="00445D7B">
            <w:pPr>
              <w:rPr>
                <w:rFonts w:ascii="Times New Roman" w:hAnsi="Times New Roman" w:cs="Times New Roman"/>
                <w:szCs w:val="24"/>
              </w:rPr>
            </w:pPr>
            <w:r w:rsidRPr="00726EFF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begin">
                <w:fldData xml:space="preserve">PEVuZE5vdGU+PENpdGU+PEF1dGhvcj5IdWFuZzwvQXV0aG9yPjxZZWFyPjIwMTY8L1llYXI+PFJl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begin">
                <w:fldData xml:space="preserve">PEVuZE5vdGU+PENpdGU+PEF1dGhvcj5IdWFuZzwvQXV0aG9yPjxZZWFyPjIwMTY8L1llYXI+PFJl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end"/>
            </w:r>
            <w:r w:rsidRPr="00726EFF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</w:r>
            <w:r w:rsidRPr="00726EFF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color w:val="333333"/>
                <w:szCs w:val="24"/>
                <w:shd w:val="clear" w:color="auto" w:fill="FFFFFF"/>
              </w:rPr>
              <w:t>(Huang,Geng, et al. 2016)</w:t>
            </w:r>
            <w:r w:rsidRPr="00726EFF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end"/>
            </w:r>
          </w:p>
        </w:tc>
      </w:tr>
      <w:tr w:rsidR="00445D7B" w:rsidRPr="00773DFA" w14:paraId="3F7128F2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389DE63" w14:textId="54DC037E" w:rsidR="00445D7B" w:rsidRPr="006D1095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‑217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B254A0B" w14:textId="177EDA42" w:rsidR="00445D7B" w:rsidRPr="00726EFF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36" w:name="OLE_LINK20"/>
            <w:bookmarkStart w:id="37" w:name="OLE_LINK21"/>
            <w:r w:rsidRPr="00B9312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rat BMSCs</w:t>
            </w:r>
            <w:bookmarkEnd w:id="36"/>
            <w:bookmarkEnd w:id="37"/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09645D0" w14:textId="7887D583" w:rsidR="00445D7B" w:rsidRPr="00726EFF" w:rsidRDefault="00445D7B" w:rsidP="00445D7B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B93124">
              <w:rPr>
                <w:rFonts w:ascii="Times New Roman" w:hAnsi="Times New Roman" w:cs="Times New Roman"/>
                <w:bCs/>
                <w:szCs w:val="21"/>
              </w:rPr>
              <w:t>Runx2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00110C8" w14:textId="0E1703FF" w:rsidR="00445D7B" w:rsidRPr="00726EFF" w:rsidRDefault="00445D7B" w:rsidP="00445D7B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B9312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 osteogen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3EDA8CA" w14:textId="60889D5F" w:rsidR="00445D7B" w:rsidRPr="00726EFF" w:rsidRDefault="00445D7B" w:rsidP="00445D7B">
            <w:pPr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</w:pPr>
            <w:r w:rsidRPr="00B93124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aaHU8L0F1dGhvcj48WWVhcj4yMDE3PC9ZZWFyPjxSZWNO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aaHU8L0F1dGhvcj48WWVhcj4yMDE3PC9ZZWFyPjxSZWNO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B93124">
              <w:rPr>
                <w:rFonts w:ascii="Times New Roman" w:hAnsi="Times New Roman" w:cs="Times New Roman"/>
                <w:szCs w:val="24"/>
              </w:rPr>
            </w:r>
            <w:r w:rsidRPr="00B93124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Zhu et al. 2017)</w:t>
            </w:r>
            <w:r w:rsidRPr="00B93124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754079" w:rsidRPr="00773DFA" w14:paraId="3ED5A6A6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06D78F9" w14:textId="4CCFABE7" w:rsidR="00754079" w:rsidRPr="006D1095" w:rsidRDefault="00754079" w:rsidP="0075407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38" w:name="_Hlk53069189"/>
            <w:bookmarkStart w:id="39" w:name="OLE_LINK19"/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92a</w:t>
            </w:r>
            <w:bookmarkEnd w:id="38"/>
            <w:bookmarkEnd w:id="39"/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2C6B57C" w14:textId="1D63746E" w:rsidR="00754079" w:rsidRPr="00B93124" w:rsidRDefault="00754079" w:rsidP="0075407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4657E9">
              <w:rPr>
                <w:rFonts w:ascii="Times New Roman" w:hAnsi="Times New Roman" w:cs="Times New Roman"/>
                <w:bCs/>
                <w:szCs w:val="21"/>
              </w:rPr>
              <w:t>mouse</w:t>
            </w:r>
            <w:r w:rsidRPr="002846D9">
              <w:rPr>
                <w:rFonts w:ascii="Times New Roman" w:hAnsi="Times New Roman" w:cs="Times New Roman"/>
                <w:bCs/>
                <w:szCs w:val="21"/>
              </w:rPr>
              <w:t xml:space="preserve"> B</w:t>
            </w:r>
            <w:r>
              <w:rPr>
                <w:rFonts w:ascii="Times New Roman" w:hAnsi="Times New Roman" w:cs="Times New Roman"/>
                <w:bCs/>
                <w:szCs w:val="21"/>
              </w:rPr>
              <w:t>MSC</w:t>
            </w:r>
            <w:r w:rsidRPr="002846D9">
              <w:rPr>
                <w:rFonts w:ascii="Times New Roman" w:hAnsi="Times New Roman" w:cs="Times New Roman"/>
                <w:bCs/>
                <w:szCs w:val="21"/>
              </w:rPr>
              <w:t>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C2D2565" w14:textId="0B76674C" w:rsidR="00754079" w:rsidRPr="00B93124" w:rsidRDefault="00754079" w:rsidP="00754079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473D5A">
              <w:rPr>
                <w:rFonts w:ascii="Times New Roman" w:hAnsi="Times New Roman" w:cs="Times New Roman"/>
                <w:bCs/>
                <w:szCs w:val="21"/>
              </w:rPr>
              <w:t>Smad6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B007B3E" w14:textId="58657F16" w:rsidR="00754079" w:rsidRPr="00B93124" w:rsidRDefault="00754079" w:rsidP="0075407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473D5A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ed</w:t>
            </w:r>
            <w:r w:rsidRPr="00473D5A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the osteogen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C84D469" w14:textId="1FFD29B0" w:rsidR="00754079" w:rsidRPr="00B93124" w:rsidRDefault="00754079" w:rsidP="00754079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ZYW48L0F1dGhvcj48WWVhcj4yMDE4PC9ZZWFyPjxSZWNO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ZYW48L0F1dGhvcj48WWVhcj4yMDE4PC9ZZWFyPjxSZWNO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Cs w:val="24"/>
              </w:rPr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Yan et al. 2018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754079" w:rsidRPr="00773DFA" w14:paraId="7D608066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A96F83F" w14:textId="6AAB9675" w:rsidR="00754079" w:rsidRPr="006D1095" w:rsidRDefault="00754079" w:rsidP="0075407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40" w:name="_Hlk53083613"/>
            <w:bookmarkStart w:id="41" w:name="OLE_LINK23"/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765</w:t>
            </w:r>
            <w:bookmarkEnd w:id="40"/>
            <w:bookmarkEnd w:id="41"/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CBE42A7" w14:textId="58404ECE" w:rsidR="00754079" w:rsidRPr="004657E9" w:rsidRDefault="00754079" w:rsidP="00754079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C40B8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uman BMSC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A100298" w14:textId="361C09E1" w:rsidR="00754079" w:rsidRPr="00473D5A" w:rsidRDefault="00754079" w:rsidP="00754079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8373D4">
              <w:rPr>
                <w:rFonts w:ascii="Times New Roman" w:hAnsi="Times New Roman" w:cs="Times New Roman"/>
                <w:bCs/>
                <w:szCs w:val="21"/>
              </w:rPr>
              <w:t>BMP6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34059DC" w14:textId="6CB3DCCB" w:rsidR="00754079" w:rsidRPr="00473D5A" w:rsidRDefault="00754079" w:rsidP="0075407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 osteogen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6C42231" w14:textId="532095B1" w:rsidR="00754079" w:rsidRDefault="00754079" w:rsidP="00754079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XYW5nPC9BdXRob3I+PFllYXI+MjAyMDwvWWVhcj48UmVj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</w:fldData>
              </w:fldCha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XYW5nPC9BdXRob3I+PFllYXI+MjAyMDwvWWVhcj48UmVj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</w:fldData>
              </w:fldCha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</w:rPr>
              <w:t>(Wang,Zhang, et al. 2020)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</w:p>
        </w:tc>
      </w:tr>
      <w:tr w:rsidR="00754079" w:rsidRPr="00773DFA" w14:paraId="6622EB95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1903F5D" w14:textId="271AE6FA" w:rsidR="00754079" w:rsidRPr="006D1095" w:rsidRDefault="00754079" w:rsidP="0075407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1-3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5DBC0C8" w14:textId="4E1BC70E" w:rsidR="00754079" w:rsidRPr="00C40B89" w:rsidRDefault="00754079" w:rsidP="0075407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72703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C3T3-E1 cell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A7F8503" w14:textId="1AB053CE" w:rsidR="00754079" w:rsidRPr="008373D4" w:rsidRDefault="00754079" w:rsidP="00754079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6A0061">
              <w:rPr>
                <w:rFonts w:ascii="Times New Roman" w:hAnsi="Times New Roman" w:cs="Times New Roman"/>
                <w:bCs/>
                <w:szCs w:val="21"/>
              </w:rPr>
              <w:t>HIF1AN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91E7B17" w14:textId="798BD901" w:rsidR="00754079" w:rsidRDefault="00754079" w:rsidP="0075407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5E17C1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</w:t>
            </w:r>
            <w:r w:rsidRPr="005E17C1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gen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164E146" w14:textId="23FE5DB8" w:rsidR="00754079" w:rsidRDefault="00754079" w:rsidP="0075407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A0061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Zhou&lt;/Author&gt;&lt;Year&gt;2020&lt;/Year&gt;&lt;RecNum&gt;218&lt;/RecNum&gt;&lt;DisplayText&gt;(Zhou et al. 2020)&lt;/DisplayText&gt;&lt;record&gt;&lt;rec-number&gt;218&lt;/rec-number&gt;&lt;foreign-keys&gt;&lt;key app="EN" db-id="2dt2pa0dftpe28ez52svev2ysx9rd2dfrfav" timestamp="1594641580"&gt;218&lt;/key&gt;&lt;/foreign-keys&gt;&lt;ref-type name="Journal Article"&gt;17&lt;/ref-type&gt;&lt;contributors&gt;&lt;authors&gt;&lt;author&gt;Zhou, L.&lt;/author&gt;&lt;author&gt;Qiu, M.&lt;/author&gt;&lt;author&gt;Yang, L.&lt;/author&gt;&lt;author&gt;Yang, L.&lt;/author&gt;&lt;author&gt;Zhang, Y.&lt;/author&gt;&lt;author&gt;Mu, S.&lt;/author&gt;&lt;author&gt;Song, H.&lt;/author&gt;&lt;/authors&gt;&lt;/contributors&gt;&lt;auth-address&gt;Department of Orthopedics, Shengjing Hospital of China Medical University, Shenyang 110004, Liaoning Province, China.&amp;#xD;Department of Gastroenterology, Shengjing Hospital of China Medical University, Shenyang 110004, Liaoning Province, China. Electronic address: jv8730@163.com.&lt;/auth-address&gt;&lt;titles&gt;&lt;title&gt;MicroRNA-1-3p enhances osteoblast differentiation of MC3T3-E1 cells by interacting with hypoxia-inducible factor 1 α inhibitor (HIF1AN)&lt;/title&gt;&lt;secondary-title&gt;Mech Dev&lt;/secondary-title&gt;&lt;alt-title&gt;Mechanisms of development&lt;/alt-title&gt;&lt;/titles&gt;&lt;periodical&gt;&lt;full-title&gt;Mech Dev&lt;/full-title&gt;&lt;abbr-1&gt;Mechanisms of development&lt;/abbr-1&gt;&lt;/periodical&gt;&lt;alt-periodical&gt;&lt;full-title&gt;Mech Dev&lt;/full-title&gt;&lt;abbr-1&gt;Mechanisms of development&lt;/abbr-1&gt;&lt;/alt-periodical&gt;&lt;pages&gt;103613&lt;/pages&gt;&lt;volume&gt;162&lt;/volume&gt;&lt;edition&gt;2020/05/11&lt;/edition&gt;&lt;keywords&gt;&lt;keyword&gt;Calcification&lt;/keyword&gt;&lt;keyword&gt;Hif1an&lt;/keyword&gt;&lt;keyword&gt;Osteoblast differentiation&lt;/keyword&gt;&lt;keyword&gt;miRNA-1-3p&lt;/keyword&gt;&lt;/keywords&gt;&lt;dates&gt;&lt;year&gt;2020&lt;/year&gt;&lt;pub-dates&gt;&lt;date&gt;Jun&lt;/date&gt;&lt;/pub-dates&gt;&lt;/dates&gt;&lt;isbn&gt;0925-4773&lt;/isbn&gt;&lt;accession-num&gt;32387587&lt;/accession-num&gt;&lt;urls&gt;&lt;/urls&gt;&lt;electronic-resource-num&gt;10.1016/j.mod.2020.103613&lt;/electronic-resource-num&gt;&lt;remote-database-provider&gt;NLM&lt;/remote-database-provider&gt;&lt;language&gt;eng&lt;/language&gt;&lt;/record&gt;&lt;/Cite&gt;&lt;/EndNote&gt;</w:instrText>
            </w:r>
            <w:r w:rsidRPr="006A0061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Zhou et al. 2020)</w:t>
            </w:r>
            <w:r w:rsidRPr="006A0061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822A0E" w:rsidRPr="00773DFA" w14:paraId="1C527CA3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A4218B0" w14:textId="66417C38" w:rsidR="00822A0E" w:rsidRPr="006D1095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5100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4B9D60E" w14:textId="79476920" w:rsidR="00822A0E" w:rsidRPr="00727039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72703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T2 and MC3T3-E1 cell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855A0D2" w14:textId="4398E956" w:rsidR="00822A0E" w:rsidRPr="006A0061" w:rsidRDefault="00822A0E" w:rsidP="00822A0E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727039">
              <w:rPr>
                <w:rFonts w:ascii="Times New Roman" w:hAnsi="Times New Roman" w:cs="Times New Roman"/>
                <w:bCs/>
                <w:szCs w:val="21"/>
              </w:rPr>
              <w:t>Tob2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8074193" w14:textId="5C3C53B2" w:rsidR="00822A0E" w:rsidRPr="005E17C1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72703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</w:t>
            </w:r>
            <w:r w:rsidRPr="0072703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gen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96B8177" w14:textId="0A85C9CD" w:rsidR="00822A0E" w:rsidRPr="006A0061" w:rsidRDefault="00822A0E" w:rsidP="00822A0E">
            <w:pPr>
              <w:rPr>
                <w:rFonts w:ascii="Times New Roman" w:hAnsi="Times New Roman" w:cs="Times New Roman"/>
                <w:szCs w:val="24"/>
              </w:rPr>
            </w:pPr>
            <w:r w:rsidRPr="00727039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XYW5nPC9BdXRob3I+PFllYXI+MjAxNzwvWWVhcj48UmVj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XYW5nPC9BdXRob3I+PFllYXI+MjAxNzwvWWVhcj48UmVj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727039">
              <w:rPr>
                <w:rFonts w:ascii="Times New Roman" w:hAnsi="Times New Roman" w:cs="Times New Roman"/>
                <w:szCs w:val="24"/>
              </w:rPr>
            </w:r>
            <w:r w:rsidRPr="00727039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Wang et al. 2017)</w:t>
            </w:r>
            <w:r w:rsidRPr="00727039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822A0E" w:rsidRPr="00773DFA" w14:paraId="024368AA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DCC6741" w14:textId="5BEAB815" w:rsidR="00822A0E" w:rsidRPr="006D1095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42" w:name="_Hlk53065023"/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7-5p</w:t>
            </w:r>
            <w:bookmarkEnd w:id="42"/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5A1F857" w14:textId="48CF6710" w:rsidR="00822A0E" w:rsidRPr="00727039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C40B8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uman BMSC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1C0DF46" w14:textId="57B1BB6F" w:rsidR="00822A0E" w:rsidRPr="00727039" w:rsidRDefault="00822A0E" w:rsidP="00822A0E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6F7C94">
              <w:rPr>
                <w:rFonts w:ascii="Times New Roman" w:hAnsi="Times New Roman" w:cs="Times New Roman"/>
                <w:bCs/>
                <w:szCs w:val="21"/>
              </w:rPr>
              <w:t>CMKLR1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F4246B5" w14:textId="58707D5F" w:rsidR="00822A0E" w:rsidRPr="00727039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color w:val="333333"/>
                <w:szCs w:val="21"/>
                <w:shd w:val="clear" w:color="auto" w:fill="F7F8FA"/>
              </w:rPr>
              <w:t>p</w:t>
            </w:r>
            <w:r w:rsidRPr="006F7C94">
              <w:rPr>
                <w:rFonts w:ascii="Times New Roman" w:hAnsi="Times New Roman" w:cs="Times New Roman"/>
                <w:color w:val="333333"/>
                <w:szCs w:val="21"/>
                <w:shd w:val="clear" w:color="auto" w:fill="F7F8FA"/>
              </w:rPr>
              <w:t xml:space="preserve">romoted </w:t>
            </w:r>
            <w:r>
              <w:rPr>
                <w:rFonts w:ascii="Times New Roman" w:hAnsi="Times New Roman" w:cs="Times New Roman"/>
                <w:color w:val="333333"/>
                <w:szCs w:val="21"/>
                <w:shd w:val="clear" w:color="auto" w:fill="F7F8FA"/>
              </w:rPr>
              <w:t>o</w:t>
            </w:r>
            <w:r w:rsidRPr="006F7C94">
              <w:rPr>
                <w:rFonts w:ascii="Times New Roman" w:hAnsi="Times New Roman" w:cs="Times New Roman"/>
                <w:color w:val="333333"/>
                <w:szCs w:val="21"/>
                <w:shd w:val="clear" w:color="auto" w:fill="F7F8FA"/>
              </w:rPr>
              <w:t xml:space="preserve">steogenic </w:t>
            </w:r>
            <w:r>
              <w:rPr>
                <w:rFonts w:ascii="Times New Roman" w:hAnsi="Times New Roman" w:cs="Times New Roman"/>
                <w:color w:val="333333"/>
                <w:szCs w:val="21"/>
                <w:shd w:val="clear" w:color="auto" w:fill="F7F8FA"/>
              </w:rPr>
              <w:t>d</w:t>
            </w:r>
            <w:r w:rsidRPr="006F7C94">
              <w:rPr>
                <w:rFonts w:ascii="Times New Roman" w:hAnsi="Times New Roman" w:cs="Times New Roman"/>
                <w:color w:val="333333"/>
                <w:szCs w:val="21"/>
                <w:shd w:val="clear" w:color="auto" w:fill="F7F8FA"/>
              </w:rPr>
              <w:t>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C9F9C7E" w14:textId="09ED0C30" w:rsidR="00822A0E" w:rsidRPr="00727039" w:rsidRDefault="00822A0E" w:rsidP="00822A0E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/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 &lt;EndNote&gt;&lt;Cite&gt;&lt;Author&gt;Chen&lt;/Author&gt;&lt;Year&gt;2018&lt;/Year&gt;&lt;RecNum&gt;294&lt;/RecNum&gt;&lt;DisplayText&gt;(Chen,Meng, et al. 2018)&lt;/DisplayText&gt;&lt;record&gt;&lt;rec-number&gt;294&lt;/rec-number&gt;&lt;foreign-keys&gt;&lt;key app="EN" db-id="2dt2pa0dftpe28ez52svev2ysx9rd2dfrfav" timestamp="1602143764"&gt;294&lt;/key&gt;&lt;/foreign-keys&gt;&lt;ref-type name="Journal Article"&gt;17&lt;/ref-type&gt;&lt;contributors&gt;&lt;authors&gt;&lt;author&gt;Chen, B.&lt;/author&gt;&lt;author&gt;Meng, J.&lt;/author&gt;&lt;author&gt;Zeng, Y. T.&lt;/author&gt;&lt;author&gt;Du, Y. X.&lt;/author&gt;&lt;author&gt;Zhang, J.&lt;/author&gt;&lt;author&gt;Si, Y. M.&lt;/author&gt;&lt;author&gt;Yuan, X.&lt;/author&gt;&lt;/authors&gt;&lt;/contributors&gt;&lt;auth-address&gt;Department of Orthodontics, Qingdao Municipal Hospital, Nanjing Medical University, Qingdao, China. yuanxiaoqd@163.com.&lt;/auth-address&gt;&lt;titles&gt;&lt;title&gt;MicroRNA-7-5p regulates osteogenic differentiation of hMSCs via targeting CMKLR1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7826-7831&lt;/pages&gt;&lt;volume&gt;22&lt;/volume&gt;&lt;number&gt;22&lt;/number&gt;&lt;edition&gt;2018/12/12&lt;/edition&gt;&lt;keywords&gt;&lt;keyword&gt;Cell Differentiation/genetics&lt;/keyword&gt;&lt;keyword&gt;Humans&lt;/keyword&gt;&lt;keyword&gt;Mesenchymal Stem Cells/*cytology&lt;/keyword&gt;&lt;keyword&gt;MicroRNAs/*genetics&lt;/keyword&gt;&lt;keyword&gt;Osteogenesis/*genetics&lt;/keyword&gt;&lt;keyword&gt;Receptors, Chemokine/*metabolism&lt;/keyword&gt;&lt;keyword&gt;Transfection&lt;/keyword&gt;&lt;/keywords&gt;&lt;dates&gt;&lt;year&gt;2018&lt;/year&gt;&lt;pub-dates&gt;&lt;date&gt;Nov&lt;/date&gt;&lt;/pub-dates&gt;&lt;/dates&gt;&lt;isbn&gt;1128-3602&lt;/isbn&gt;&lt;accession-num&gt;30536327&lt;/accession-num&gt;&lt;urls&gt;&lt;/urls&gt;&lt;electronic-resource-num&gt;10.26355/eurrev_201811_1640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</w:rPr>
              <w:t>(Chen,Meng, et al. 2018)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</w:p>
        </w:tc>
      </w:tr>
      <w:tr w:rsidR="00822A0E" w:rsidRPr="00773DFA" w14:paraId="021AE96D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6E7D336" w14:textId="6E55E679" w:rsidR="00822A0E" w:rsidRPr="006D1095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43" w:name="_Hlk53079328"/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590-3p</w:t>
            </w:r>
            <w:bookmarkEnd w:id="43"/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69E977B" w14:textId="52105D51" w:rsidR="00822A0E" w:rsidRPr="00C40B89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</w:t>
            </w:r>
            <w:r w:rsidRPr="00391D3D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uman mesenchymal stem cell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D2633DB" w14:textId="58D8C49D" w:rsidR="00822A0E" w:rsidRPr="006F7C94" w:rsidRDefault="00822A0E" w:rsidP="00822A0E">
            <w:pPr>
              <w:rPr>
                <w:rFonts w:ascii="Times New Roman" w:hAnsi="Times New Roman" w:cs="Times New Roman"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Cs/>
                <w:szCs w:val="21"/>
              </w:rPr>
              <w:t>A</w:t>
            </w:r>
            <w:r>
              <w:rPr>
                <w:rFonts w:ascii="Times New Roman" w:hAnsi="Times New Roman" w:cs="Times New Roman"/>
                <w:bCs/>
                <w:szCs w:val="21"/>
              </w:rPr>
              <w:t>PC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DA04128" w14:textId="0EFBB339" w:rsidR="00822A0E" w:rsidRDefault="00822A0E" w:rsidP="00822A0E">
            <w:pPr>
              <w:rPr>
                <w:rFonts w:ascii="Times New Roman" w:hAnsi="Times New Roman" w:cs="Times New Roman"/>
                <w:color w:val="333333"/>
                <w:szCs w:val="21"/>
                <w:shd w:val="clear" w:color="auto" w:fill="F7F8FA"/>
              </w:rPr>
            </w:pPr>
            <w:r w:rsidRPr="00391D3D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</w:t>
            </w:r>
            <w:r w:rsidRPr="00391D3D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gen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7F08B41" w14:textId="2C0556A4" w:rsidR="00822A0E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XdTwvQXV0aG9yPjxZZWFyPjIwMTY8L1llYXI+PFJlY051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=
</w:fldData>
              </w:fldCha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XdTwvQXV0aG9yPjxZZWFyPjIwMTY8L1llYXI+PFJlY051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=
</w:fldData>
              </w:fldCha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</w:rPr>
              <w:t>(Wu et al. 2016)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</w:p>
        </w:tc>
      </w:tr>
      <w:tr w:rsidR="00822A0E" w:rsidRPr="00773DFA" w14:paraId="110372E9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6A98D6C" w14:textId="635D056F" w:rsidR="00822A0E" w:rsidRPr="006D1095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383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1A32F57" w14:textId="02A66DD6" w:rsidR="00822A0E" w:rsidRPr="00B93124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78183C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rat BMSC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C5C04E7" w14:textId="45D05D8B" w:rsidR="00822A0E" w:rsidRPr="00B93124" w:rsidRDefault="00822A0E" w:rsidP="00822A0E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78183C">
              <w:rPr>
                <w:rFonts w:ascii="Times New Roman" w:hAnsi="Times New Roman" w:cs="Times New Roman"/>
                <w:bCs/>
                <w:szCs w:val="21"/>
              </w:rPr>
              <w:t>Satb2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1350C20" w14:textId="65A17D2E" w:rsidR="00822A0E" w:rsidRPr="00B93124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78183C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uppressed osteoblast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B1F0B5B" w14:textId="2A5A5F51" w:rsidR="00822A0E" w:rsidRPr="00B93124" w:rsidRDefault="00822A0E" w:rsidP="00822A0E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UYW5nPC9BdXRob3I+PFllYXI+MjAxODwvWWVhcj48UmVj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UYW5nPC9BdXRob3I+PFllYXI+MjAxODwvWWVhcj48UmVj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Cs w:val="24"/>
              </w:rPr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Tang et al. 2018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822A0E" w:rsidRPr="00773DFA" w14:paraId="00EDAD69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A3011C7" w14:textId="3EB3457C" w:rsidR="00822A0E" w:rsidRPr="006D1095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27a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126B76B" w14:textId="7E7D83EE" w:rsidR="00822A0E" w:rsidRPr="0078183C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4657E9">
              <w:rPr>
                <w:rFonts w:ascii="Times New Roman" w:hAnsi="Times New Roman" w:cs="Times New Roman"/>
                <w:bCs/>
                <w:szCs w:val="21"/>
              </w:rPr>
              <w:t>mouse</w:t>
            </w:r>
            <w:r w:rsidRPr="002846D9">
              <w:rPr>
                <w:rFonts w:ascii="Times New Roman" w:hAnsi="Times New Roman" w:cs="Times New Roman"/>
                <w:bCs/>
                <w:szCs w:val="21"/>
              </w:rPr>
              <w:t xml:space="preserve"> B</w:t>
            </w:r>
            <w:r>
              <w:rPr>
                <w:rFonts w:ascii="Times New Roman" w:hAnsi="Times New Roman" w:cs="Times New Roman"/>
                <w:bCs/>
                <w:szCs w:val="21"/>
              </w:rPr>
              <w:t>MSC</w:t>
            </w:r>
            <w:r w:rsidRPr="002846D9">
              <w:rPr>
                <w:rFonts w:ascii="Times New Roman" w:hAnsi="Times New Roman" w:cs="Times New Roman"/>
                <w:bCs/>
                <w:szCs w:val="21"/>
              </w:rPr>
              <w:t>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5573939" w14:textId="303B3228" w:rsidR="00822A0E" w:rsidRPr="0078183C" w:rsidRDefault="00822A0E" w:rsidP="00822A0E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7E07BC">
              <w:rPr>
                <w:rFonts w:ascii="Times New Roman" w:hAnsi="Times New Roman" w:cs="Times New Roman"/>
                <w:bCs/>
                <w:szCs w:val="21"/>
              </w:rPr>
              <w:t>Sp7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E3AFFC5" w14:textId="69FFE333" w:rsidR="00822A0E" w:rsidRPr="0078183C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4F26EA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 osteogen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8730E05" w14:textId="3F9DC3E2" w:rsidR="00822A0E" w:rsidRDefault="00822A0E" w:rsidP="00822A0E">
            <w:pPr>
              <w:rPr>
                <w:rFonts w:ascii="Times New Roman" w:hAnsi="Times New Roman" w:cs="Times New Roman"/>
                <w:szCs w:val="24"/>
              </w:rPr>
            </w:pPr>
            <w:r w:rsidRPr="004F26EA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Hb25nPC9BdXRob3I+PFllYXI+MjAxNjwvWWVhcj48UmVj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Hb25nPC9BdXRob3I+PFllYXI+MjAxNjwvWWVhcj48UmVj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4F26EA">
              <w:rPr>
                <w:rFonts w:ascii="Times New Roman" w:hAnsi="Times New Roman" w:cs="Times New Roman"/>
                <w:szCs w:val="24"/>
              </w:rPr>
            </w:r>
            <w:r w:rsidRPr="004F26EA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Gong et al. 2016)</w:t>
            </w:r>
            <w:r w:rsidRPr="004F26EA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822A0E" w:rsidRPr="00773DFA" w14:paraId="3204C391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CCFDB97" w14:textId="46451544" w:rsidR="00822A0E" w:rsidRPr="006D1095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10b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D281A41" w14:textId="634DBECC" w:rsidR="00822A0E" w:rsidRPr="004657E9" w:rsidRDefault="00822A0E" w:rsidP="00822A0E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670651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C3T3-E1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cell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68406C2" w14:textId="389D83EF" w:rsidR="00822A0E" w:rsidRPr="007E07BC" w:rsidRDefault="00822A0E" w:rsidP="00822A0E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A377C0">
              <w:rPr>
                <w:rFonts w:ascii="Times New Roman" w:hAnsi="Times New Roman" w:cs="Times New Roman"/>
                <w:bCs/>
                <w:szCs w:val="21"/>
              </w:rPr>
              <w:t>Bcl6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203FD77" w14:textId="0DDB29EA" w:rsidR="00822A0E" w:rsidRPr="004F26EA" w:rsidRDefault="00822A0E" w:rsidP="00822A0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</w:t>
            </w:r>
            <w:r w:rsidRPr="009549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nhibited </w:t>
            </w:r>
            <w:r w:rsidRPr="0021262F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osteoblast</w:t>
            </w:r>
            <w:r w:rsidRPr="009549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</w:t>
            </w:r>
            <w:r w:rsidRPr="009549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E1FB8E3" w14:textId="7B90D2A6" w:rsidR="00822A0E" w:rsidRPr="004F26EA" w:rsidRDefault="00822A0E" w:rsidP="00822A0E">
            <w:pPr>
              <w:rPr>
                <w:rFonts w:ascii="Times New Roman" w:hAnsi="Times New Roman" w:cs="Times New Roman"/>
                <w:szCs w:val="24"/>
              </w:rPr>
            </w:pPr>
            <w:r w:rsidRPr="00A377C0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ZYW5nPC9BdXRob3I+PFllYXI+MjAxNzwvWWVhcj48UmVj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ZYW5nPC9BdXRob3I+PFllYXI+MjAxNzwvWWVhcj48UmVj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A377C0">
              <w:rPr>
                <w:rFonts w:ascii="Times New Roman" w:hAnsi="Times New Roman" w:cs="Times New Roman"/>
                <w:szCs w:val="24"/>
              </w:rPr>
            </w:r>
            <w:r w:rsidRPr="00A377C0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Yang et al. 2017)</w:t>
            </w:r>
            <w:r w:rsidRPr="00A377C0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395344" w:rsidRPr="00773DFA" w14:paraId="00C6C8C8" w14:textId="77777777" w:rsidTr="004B4AF0">
        <w:tc>
          <w:tcPr>
            <w:tcW w:w="1610" w:type="dxa"/>
            <w:vMerge w:val="restart"/>
            <w:tcBorders>
              <w:top w:val="single" w:sz="4" w:space="0" w:color="000000" w:themeColor="text1"/>
            </w:tcBorders>
          </w:tcPr>
          <w:p w14:paraId="34530E17" w14:textId="1E677FB6" w:rsidR="00395344" w:rsidRPr="006D1095" w:rsidRDefault="00395344" w:rsidP="007559E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44" w:name="_Hlk52202612"/>
            <w:bookmarkStart w:id="45" w:name="OLE_LINK28"/>
            <w:bookmarkStart w:id="46" w:name="OLE_LINK59"/>
            <w:r w:rsidRPr="006D1095">
              <w:rPr>
                <w:rFonts w:ascii="Times New Roman" w:hAnsi="Times New Roman" w:cs="Times New Roman"/>
                <w:bCs/>
                <w:kern w:val="0"/>
                <w:szCs w:val="21"/>
              </w:rPr>
              <w:t>miR-23a-5p</w:t>
            </w:r>
            <w:bookmarkEnd w:id="44"/>
            <w:bookmarkEnd w:id="45"/>
            <w:bookmarkEnd w:id="46"/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150627E" w14:textId="3BD0EB92" w:rsidR="00395344" w:rsidRPr="00670651" w:rsidRDefault="00395344" w:rsidP="007559E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16787E">
              <w:rPr>
                <w:rFonts w:ascii="Times New Roman" w:hAnsi="Times New Roman" w:cs="Times New Roman"/>
                <w:bCs/>
                <w:szCs w:val="21"/>
              </w:rPr>
              <w:t>MC3T3-E1</w:t>
            </w:r>
            <w:r>
              <w:rPr>
                <w:rFonts w:ascii="Times New Roman" w:hAnsi="Times New Roman" w:cs="Times New Roman"/>
                <w:bCs/>
                <w:szCs w:val="21"/>
              </w:rPr>
              <w:t xml:space="preserve"> cells;</w:t>
            </w:r>
            <w:r>
              <w:t xml:space="preserve"> </w:t>
            </w:r>
            <w:r w:rsidRPr="0016787E">
              <w:rPr>
                <w:rFonts w:ascii="Times New Roman" w:hAnsi="Times New Roman" w:cs="Times New Roman"/>
                <w:bCs/>
                <w:szCs w:val="21"/>
              </w:rPr>
              <w:t>hFOB1.19 cell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3DF6952" w14:textId="656FCA21" w:rsidR="00395344" w:rsidRPr="00A377C0" w:rsidRDefault="00395344" w:rsidP="007559EE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16787E">
              <w:rPr>
                <w:rFonts w:ascii="Times New Roman" w:hAnsi="Times New Roman" w:cs="Times New Roman"/>
                <w:bCs/>
                <w:szCs w:val="21"/>
              </w:rPr>
              <w:t>Runx2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CD837D9" w14:textId="270F6880" w:rsidR="00395344" w:rsidRDefault="00395344" w:rsidP="007559EE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16787E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 osteoblast activity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DE33721" w14:textId="2D5F062C" w:rsidR="00395344" w:rsidRPr="00A377C0" w:rsidRDefault="00395344" w:rsidP="007559EE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Yang&lt;/Author&gt;&lt;Year&gt;2020&lt;/Year&gt;&lt;RecNum&gt;211&lt;/RecNum&gt;&lt;DisplayText&gt;(Yang et al. 2020)&lt;/DisplayText&gt;&lt;record&gt;&lt;rec-number&gt;211&lt;/rec-number&gt;&lt;foreign-keys&gt;&lt;key app="EN" db-id="2dt2pa0dftpe28ez52svev2ysx9rd2dfrfav" timestamp="1594627953"&gt;211&lt;/key&gt;&lt;/foreign-keys&gt;&lt;ref-type name="Journal Article"&gt;17&lt;/ref-type&gt;&lt;contributors&gt;&lt;authors&gt;&lt;author&gt;Yang, J. X.&lt;/author&gt;&lt;author&gt;Xie, P.&lt;/author&gt;&lt;author&gt;Li, Y. S.&lt;/author&gt;&lt;author&gt;Wen, T.&lt;/author&gt;&lt;author&gt;Yang, X. C.&lt;/author&gt;&lt;/authors&gt;&lt;/contributors&gt;&lt;auth-address&gt;Department of orthopedics, Xiangya Hospital, Central South University, Changsha 410008, Hunan Province, PR China.&amp;#xD;Department of orthopedics, Xiangya Hospital, Central South University, Changsha 410008, Hunan Province, PR China. Electronic address: yangxucheng5156@163.com.&lt;/auth-address&gt;&lt;titles&gt;&lt;title&gt;Osteoclast-derived miR-23a-5p-containing exosomes inhibit osteogenic differentiation by regulating Runx2&lt;/title&gt;&lt;secondary-title&gt;Cell Signal&lt;/secondary-title&gt;&lt;alt-title&gt;Cellular signalling&lt;/alt-title&gt;&lt;/titles&gt;&lt;periodical&gt;&lt;full-title&gt;Cell Signal&lt;/full-title&gt;&lt;abbr-1&gt;Cellular signalling&lt;/abbr-1&gt;&lt;/periodical&gt;&lt;alt-periodical&gt;&lt;full-title&gt;Cell Signal&lt;/full-title&gt;&lt;abbr-1&gt;Cellular signalling&lt;/abbr-1&gt;&lt;/alt-periodical&gt;&lt;pages&gt;109504&lt;/pages&gt;&lt;volume&gt;70&lt;/volume&gt;&lt;edition&gt;2019/12/21&lt;/edition&gt;&lt;keywords&gt;&lt;keyword&gt;Exosomes&lt;/keyword&gt;&lt;keyword&gt;Osteoclast&lt;/keyword&gt;&lt;keyword&gt;Osteogenic differentiation&lt;/keyword&gt;&lt;keyword&gt;Runx2&lt;/keyword&gt;&lt;keyword&gt;miR-23a-5p&lt;/keyword&gt;&lt;keyword&gt;associations that might pose a conflict of interest.&lt;/keyword&gt;&lt;/keywords&gt;&lt;dates&gt;&lt;year&gt;2020&lt;/year&gt;&lt;pub-dates&gt;&lt;date&gt;Jun&lt;/date&gt;&lt;/pub-dates&gt;&lt;/dates&gt;&lt;isbn&gt;0898-6568&lt;/isbn&gt;&lt;accession-num&gt;31857240&lt;/accession-num&gt;&lt;urls&gt;&lt;/urls&gt;&lt;electronic-resource-num&gt;10.1016/j.cellsig.2019.10950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Yang et al. 2020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395344" w:rsidRPr="00773DFA" w14:paraId="31DD1162" w14:textId="77777777" w:rsidTr="004B4AF0">
        <w:tc>
          <w:tcPr>
            <w:tcW w:w="1610" w:type="dxa"/>
            <w:vMerge/>
            <w:tcBorders>
              <w:bottom w:val="single" w:sz="4" w:space="0" w:color="000000" w:themeColor="text1"/>
            </w:tcBorders>
          </w:tcPr>
          <w:p w14:paraId="68FE6308" w14:textId="77777777" w:rsidR="00395344" w:rsidRPr="006D1095" w:rsidRDefault="00395344" w:rsidP="00395344">
            <w:pPr>
              <w:rPr>
                <w:rFonts w:ascii="Times New Roman" w:hAnsi="Times New Roman" w:cs="Times New Roman"/>
                <w:bCs/>
                <w:kern w:val="0"/>
                <w:szCs w:val="21"/>
              </w:rPr>
            </w:pP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22A1582" w14:textId="7B5695A1" w:rsidR="00395344" w:rsidRPr="0016787E" w:rsidRDefault="00395344" w:rsidP="00395344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C40B8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uman BMSC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387C969" w14:textId="57E285A1" w:rsidR="00395344" w:rsidRPr="0016787E" w:rsidRDefault="00395344" w:rsidP="00395344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395344">
              <w:rPr>
                <w:rFonts w:ascii="Times New Roman" w:hAnsi="Times New Roman" w:cs="Times New Roman"/>
                <w:bCs/>
                <w:szCs w:val="21"/>
              </w:rPr>
              <w:t>MAPK13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B4688EE" w14:textId="58BFB522" w:rsidR="00395344" w:rsidRPr="0016787E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</w:t>
            </w:r>
            <w:r w:rsidRPr="009549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nhibited </w:t>
            </w:r>
            <w:r w:rsidRPr="0021262F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osteoblast</w:t>
            </w:r>
            <w:r w:rsidRPr="009549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</w:t>
            </w:r>
            <w:r w:rsidRPr="009549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BFFDD64" w14:textId="303FDD54" w:rsidR="00395344" w:rsidRDefault="00395344" w:rsidP="00395344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SZW48L0F1dGhvcj48WWVhcj4yMDE4PC9ZZWFyPjxSZWNO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SZW48L0F1dGhvcj48WWVhcj4yMDE4PC9ZZWFyPjxSZWNO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Cs w:val="24"/>
              </w:rPr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Ren et al. 2018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395344" w:rsidRPr="00773DFA" w14:paraId="0A170602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EB7B57E" w14:textId="1C594475" w:rsidR="00395344" w:rsidRPr="006D1095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206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8BA8DB2" w14:textId="277B579C" w:rsidR="00395344" w:rsidRPr="00670651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C40B8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uman BMSC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7DAC739" w14:textId="4408FDA2" w:rsidR="00395344" w:rsidRPr="00A377C0" w:rsidRDefault="00A43986" w:rsidP="00395344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A43986">
              <w:rPr>
                <w:rFonts w:ascii="Times New Roman" w:hAnsi="Times New Roman" w:cs="Times New Roman"/>
                <w:bCs/>
                <w:szCs w:val="21"/>
              </w:rPr>
              <w:t>glutaminase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F199C37" w14:textId="3105DEB3" w:rsidR="00395344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040A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 osteoblast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48AC0E5" w14:textId="2E863322" w:rsidR="00395344" w:rsidRPr="00A377C0" w:rsidRDefault="00A43986" w:rsidP="00395344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DaGVuPC9BdXRob3I+PFllYXI+MjAxOTwvWWVhcj48UmVj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DaGVuPC9BdXRob3I+PFllYXI+MjAxOTwvWWVhcj48UmVj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Cs w:val="24"/>
              </w:rPr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Chen et al. 2019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395344" w:rsidRPr="00773DFA" w14:paraId="3647AC3A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FCA99DF" w14:textId="4045D21C" w:rsidR="00395344" w:rsidRPr="006D1095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320a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A7E0E87" w14:textId="519A5B68" w:rsidR="00395344" w:rsidRPr="00670651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47" w:name="OLE_LINK56"/>
            <w:bookmarkStart w:id="48" w:name="OLE_LINK57"/>
            <w:r w:rsidRPr="00C40B8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uman BMSC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</w:t>
            </w:r>
            <w:bookmarkEnd w:id="47"/>
            <w:bookmarkEnd w:id="48"/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1001719" w14:textId="29B17974" w:rsidR="00395344" w:rsidRPr="00A377C0" w:rsidRDefault="00395344" w:rsidP="00395344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F23174">
              <w:rPr>
                <w:rFonts w:ascii="Times New Roman" w:hAnsi="Times New Roman" w:cs="Times New Roman"/>
                <w:bCs/>
                <w:szCs w:val="21"/>
              </w:rPr>
              <w:t>HOXA10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B8313EB" w14:textId="188D145C" w:rsidR="00395344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F2317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 osteogenesis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E9FDF55" w14:textId="70251D9C" w:rsidR="00395344" w:rsidRPr="00A377C0" w:rsidRDefault="00395344" w:rsidP="00395344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IdWFuZzwvQXV0aG9yPjxZZWFyPjIwMTY8L1llYXI+PFJl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IdWFuZzwvQXV0aG9yPjxZZWFyPjIwMTY8L1llYXI+PFJl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Cs w:val="24"/>
              </w:rPr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Huang,Meng, et al. 2016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395344" w:rsidRPr="00773DFA" w14:paraId="062C9787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0DFB19B" w14:textId="7F2FDF15" w:rsidR="00395344" w:rsidRPr="006D1095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214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0AD71F0" w14:textId="6A8E1BDE" w:rsidR="00395344" w:rsidRPr="004657E9" w:rsidRDefault="00395344" w:rsidP="00395344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B9312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rat BMSC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8F8A383" w14:textId="68CFFB92" w:rsidR="00395344" w:rsidRPr="007E07BC" w:rsidRDefault="00395344" w:rsidP="00395344">
            <w:pPr>
              <w:rPr>
                <w:rFonts w:ascii="Times New Roman" w:hAnsi="Times New Roman" w:cs="Times New Roman"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Cs/>
                <w:szCs w:val="21"/>
              </w:rPr>
              <w:t>-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5A58939" w14:textId="0DF30DC6" w:rsidR="00395344" w:rsidRPr="004F26EA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49" w:name="_Hlk53079371"/>
            <w:bookmarkStart w:id="50" w:name="OLE_LINK22"/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</w:t>
            </w:r>
            <w:bookmarkEnd w:id="49"/>
            <w:bookmarkEnd w:id="50"/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the osteogen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A8E0A44" w14:textId="5E55D900" w:rsidR="00395344" w:rsidRPr="004F26EA" w:rsidRDefault="00395344" w:rsidP="00395344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HdW88L0F1dGhvcj48WWVhcj4yMDE3PC9ZZWFyPjxSZWNO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</w:fldData>
              </w:fldCha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HdW88L0F1dGhvcj48WWVhcj4yMDE3PC9ZZWFyPjxSZWNO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</w:fldData>
              </w:fldCha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C9713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</w:rPr>
              <w:t>(Guo et al. 2017)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</w:p>
        </w:tc>
      </w:tr>
      <w:tr w:rsidR="00395344" w:rsidRPr="00773DFA" w14:paraId="26EA6B90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C6BFC27" w14:textId="3C39D66A" w:rsidR="00395344" w:rsidRPr="006D1095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495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5B54799" w14:textId="11E377A7" w:rsidR="00395344" w:rsidRPr="00B93124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murine </w:t>
            </w:r>
            <w:proofErr w:type="spellStart"/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calvarial</w:t>
            </w:r>
            <w:proofErr w:type="spellEnd"/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blast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68893D9" w14:textId="5E71FEA8" w:rsidR="00395344" w:rsidRDefault="00395344" w:rsidP="00395344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7420CD">
              <w:rPr>
                <w:rFonts w:ascii="Times New Roman" w:hAnsi="Times New Roman" w:cs="Times New Roman"/>
                <w:bCs/>
                <w:szCs w:val="21"/>
              </w:rPr>
              <w:t>HMGA2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09CA873" w14:textId="56436DB0" w:rsidR="00395344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726EFF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 osteogen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4F71B98" w14:textId="1FE98D86" w:rsidR="00395344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begin">
                <w:fldData xml:space="preserve">PEVuZE5vdGU+PENpdGU+PEF1dGhvcj5UaWFuPC9BdXRob3I+PFllYXI+MjAxNzwvWWVhcj48UmVj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begin">
                <w:fldData xml:space="preserve">PEVuZE5vdGU+PENpdGU+PEF1dGhvcj5UaWFuPC9BdXRob3I+PFllYXI+MjAxNzwvWWVhcj48UmVj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end"/>
            </w:r>
            <w:r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</w:r>
            <w:r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color w:val="333333"/>
                <w:szCs w:val="24"/>
                <w:shd w:val="clear" w:color="auto" w:fill="FFFFFF"/>
              </w:rPr>
              <w:t>(Tian et al. 2017)</w:t>
            </w:r>
            <w:r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end"/>
            </w:r>
          </w:p>
        </w:tc>
      </w:tr>
      <w:tr w:rsidR="00395344" w:rsidRPr="00773DFA" w14:paraId="75C59763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07036BC" w14:textId="21A5C09A" w:rsidR="00395344" w:rsidRPr="006D1095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125a-3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BF08378" w14:textId="6EDAA58A" w:rsidR="00395344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C40B8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uman BMSC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4F05CC7" w14:textId="550D97EB" w:rsidR="00395344" w:rsidRPr="007420CD" w:rsidRDefault="00395344" w:rsidP="00395344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297A27">
              <w:rPr>
                <w:rFonts w:ascii="Times New Roman" w:hAnsi="Times New Roman" w:cs="Times New Roman"/>
                <w:bCs/>
                <w:szCs w:val="21"/>
              </w:rPr>
              <w:t>GIT1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423EB06" w14:textId="0589E4B9" w:rsidR="00395344" w:rsidRPr="00726EFF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51" w:name="_Hlk53154131"/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</w:t>
            </w:r>
            <w:r w:rsidRPr="00297A27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nhibit</w:t>
            </w:r>
            <w:r>
              <w:rPr>
                <w:rFonts w:ascii="Times New Roman" w:hAnsi="Times New Roman" w:cs="Times New Roman" w:hint="eastAsia"/>
                <w:color w:val="000000"/>
                <w:shd w:val="clear" w:color="auto" w:fill="FFFFFF"/>
              </w:rPr>
              <w:t>ed</w:t>
            </w:r>
            <w:r w:rsidRPr="00297A27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blastic proliferation and differentiation</w:t>
            </w:r>
            <w:bookmarkEnd w:id="51"/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0FC2FE0" w14:textId="25E7DF19" w:rsidR="00395344" w:rsidRDefault="00395344" w:rsidP="00395344">
            <w:pPr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</w:pPr>
            <w:r w:rsidRPr="00297A27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Tu&lt;/Author&gt;&lt;Year&gt;2016&lt;/Year&gt;&lt;RecNum&gt;251&lt;/RecNum&gt;&lt;DisplayText&gt;(Tu et al. 2016)&lt;/DisplayText&gt;&lt;record&gt;&lt;rec-number&gt;251&lt;/rec-number&gt;&lt;foreign-keys&gt;&lt;key app="EN" db-id="2dt2pa0dftpe28ez52svev2ysx9rd2dfrfav" timestamp="1595062065"&gt;251&lt;/key&gt;&lt;/foreign-keys&gt;&lt;ref-type name="Journal Article"&gt;17&lt;/ref-type&gt;&lt;contributors&gt;&lt;authors&gt;&lt;author&gt;Tu, X. M.&lt;/author&gt;&lt;author&gt;Gu, Y. L.&lt;/author&gt;&lt;author&gt;Ren, G. Q.&lt;/author&gt;&lt;/authors&gt;&lt;/contributors&gt;&lt;auth-address&gt;Department of Nursing, Wuxi Second Hospital Affiliated to Nanjing Medical University, Wuxi, Jiangsu 214002, P.R. China.&amp;#xD;Department of Orthopedics, Wuxi Second Hospital Affiliated to Nanjing Medical University, Wuxi, Jiangsu 214002, P.R. China.&lt;/auth-address&gt;&lt;titles&gt;&lt;title&gt;miR-125a-3p targetedly regulates GIT1 expression to inhibit osteoblastic proliferation and differentiation&lt;/title&gt;&lt;secondary-title&gt;Exp Ther Med&lt;/secondary-title&gt;&lt;alt-title&gt;Experimental and therapeutic medicine&lt;/alt-title&gt;&lt;/titles&gt;&lt;periodical&gt;&lt;full-title&gt;Exp Ther Med&lt;/full-title&gt;&lt;/periodical&gt;&lt;pages&gt;4099-4106&lt;/pages&gt;&lt;volume&gt;12&lt;/volume&gt;&lt;number&gt;6&lt;/number&gt;&lt;edition&gt;2017/01/20&lt;/edition&gt;&lt;keywords&gt;&lt;keyword&gt;G protein-coupled receptor kinase interacting protein 1&lt;/keyword&gt;&lt;keyword&gt;miR-125-3p&lt;/keyword&gt;&lt;keyword&gt;microRNA&lt;/keyword&gt;&lt;keyword&gt;osteoblast&lt;/keyword&gt;&lt;/keywords&gt;&lt;dates&gt;&lt;year&gt;2016&lt;/year&gt;&lt;pub-dates&gt;&lt;date&gt;Dec&lt;/date&gt;&lt;/pub-dates&gt;&lt;/dates&gt;&lt;isbn&gt;1792-0981 (Print)&amp;#xD;1792-0981&lt;/isbn&gt;&lt;accession-num&gt;28101188&lt;/accession-num&gt;&lt;urls&gt;&lt;/urls&gt;&lt;custom2&gt;PMC5228294&lt;/custom2&gt;&lt;electronic-resource-num&gt;10.3892/etm.2016.3874&lt;/electronic-resource-num&gt;&lt;remote-database-provider&gt;NLM&lt;/remote-database-provider&gt;&lt;language&gt;eng&lt;/language&gt;&lt;/record&gt;&lt;/Cite&gt;&lt;/EndNote&gt;</w:instrText>
            </w:r>
            <w:r w:rsidRPr="00297A27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Tu et al. 2016)</w:t>
            </w:r>
            <w:r w:rsidRPr="00297A27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395344" w:rsidRPr="00773DFA" w14:paraId="53D65908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A092731" w14:textId="3AAC1367" w:rsidR="00395344" w:rsidRPr="006D1095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223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C31445E" w14:textId="76713BA5" w:rsidR="00395344" w:rsidRPr="00B93124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szCs w:val="21"/>
              </w:rPr>
              <w:t>human BMSC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9187B26" w14:textId="710A11FD" w:rsidR="00395344" w:rsidRDefault="00395344" w:rsidP="00395344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D518DB">
              <w:rPr>
                <w:rFonts w:ascii="Times New Roman" w:hAnsi="Times New Roman" w:cs="Times New Roman"/>
                <w:bCs/>
                <w:szCs w:val="21"/>
              </w:rPr>
              <w:t>DHRS3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B395911" w14:textId="2A610A3A" w:rsidR="00395344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518D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ion of miR-223 promote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</w:t>
            </w:r>
            <w:r w:rsidRPr="00D518D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the osteogenic differentiation</w:t>
            </w:r>
          </w:p>
        </w:tc>
        <w:bookmarkStart w:id="52" w:name="_Hlk52302994"/>
        <w:bookmarkStart w:id="53" w:name="OLE_LINK46"/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21AA91C" w14:textId="64C63D42" w:rsidR="00395344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aaGFuZzwvQXV0aG9yPjxZZWFyPjIwMTg8L1llYXI+PFJl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aaGFuZzwvQXV0aG9yPjxZZWFyPjIwMTg8L1llYXI+PFJl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Cs w:val="24"/>
              </w:rPr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Zhang et al. 2018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  <w:bookmarkEnd w:id="52"/>
            <w:bookmarkEnd w:id="53"/>
          </w:p>
        </w:tc>
      </w:tr>
      <w:tr w:rsidR="00395344" w:rsidRPr="00773DFA" w14:paraId="237F0CA4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973E994" w14:textId="10AA2453" w:rsidR="00395344" w:rsidRPr="006D1095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6D109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23a cluster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ED4B73E" w14:textId="6A403A2C" w:rsidR="00395344" w:rsidRDefault="00395344" w:rsidP="00395344">
            <w:pPr>
              <w:rPr>
                <w:rFonts w:ascii="Times New Roman" w:hAnsi="Times New Roman" w:cs="Times New Roman"/>
                <w:bCs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C3T3-E1 cells;</w:t>
            </w:r>
            <w:r>
              <w:t xml:space="preserve"> </w:t>
            </w:r>
            <w:r w:rsidRPr="00692717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23a cluster knockdown female mice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186B59E" w14:textId="3D04A8C3" w:rsidR="00395344" w:rsidRPr="00D518DB" w:rsidRDefault="00395344" w:rsidP="00395344">
            <w:pPr>
              <w:rPr>
                <w:rFonts w:ascii="Times New Roman" w:hAnsi="Times New Roman" w:cs="Times New Roman"/>
                <w:bCs/>
                <w:szCs w:val="21"/>
              </w:rPr>
            </w:pPr>
            <w:bookmarkStart w:id="54" w:name="_Hlk52357399"/>
            <w:proofErr w:type="spellStart"/>
            <w:r w:rsidRPr="00692717">
              <w:rPr>
                <w:rFonts w:ascii="Times New Roman" w:hAnsi="Times New Roman" w:cs="Times New Roman"/>
                <w:bCs/>
                <w:szCs w:val="21"/>
              </w:rPr>
              <w:t>HoxA</w:t>
            </w:r>
            <w:proofErr w:type="spellEnd"/>
            <w:r w:rsidRPr="00692717">
              <w:rPr>
                <w:rFonts w:ascii="Times New Roman" w:hAnsi="Times New Roman" w:cs="Times New Roman"/>
                <w:bCs/>
                <w:szCs w:val="21"/>
              </w:rPr>
              <w:t xml:space="preserve"> cluster</w:t>
            </w:r>
            <w:bookmarkEnd w:id="54"/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7F23E0C" w14:textId="76CB2790" w:rsidR="00395344" w:rsidRPr="00D518DB" w:rsidRDefault="00395344" w:rsidP="00395344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>
              <w:rPr>
                <w:rFonts w:ascii="Times New Roman" w:hAnsi="Times New Roman" w:cs="Times New Roman" w:hint="eastAsia"/>
                <w:color w:val="000000"/>
                <w:shd w:val="clear" w:color="auto" w:fill="FFFFFF"/>
              </w:rPr>
              <w:t>i</w:t>
            </w:r>
            <w:r w:rsidRPr="00692717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nhibition of the miR-23a cluster promote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</w:t>
            </w:r>
            <w:r w:rsidRPr="00692717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blast differentiation</w:t>
            </w:r>
          </w:p>
        </w:tc>
        <w:bookmarkStart w:id="55" w:name="_Hlk52357491"/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3432F6B" w14:textId="64B8BD31" w:rsidR="00395344" w:rsidRPr="00F872EE" w:rsidRDefault="00395344" w:rsidP="00395344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Hb2RmcmV5PC9BdXRob3I+PFllYXI+MjAxODwvWWVhcj48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Hb2RmcmV5PC9BdXRob3I+PFllYXI+MjAxODwvWWVhcj48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Cs w:val="24"/>
              </w:rPr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Godfrey et al. 2018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  <w:bookmarkEnd w:id="55"/>
          </w:p>
        </w:tc>
      </w:tr>
      <w:tr w:rsidR="006B26C9" w:rsidRPr="00773DFA" w14:paraId="5FD46A85" w14:textId="77777777" w:rsidTr="00E713BD">
        <w:tc>
          <w:tcPr>
            <w:tcW w:w="16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8AEFD70" w14:textId="6ED619A8" w:rsidR="006B26C9" w:rsidRPr="00F872EE" w:rsidRDefault="006B26C9" w:rsidP="006B26C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9C72BF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98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C3D664A" w14:textId="26A3472E" w:rsidR="006B26C9" w:rsidRPr="00F872EE" w:rsidRDefault="006B26C9" w:rsidP="006B26C9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D73B4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uman BMSC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A89EBFE" w14:textId="60EE8102" w:rsidR="006B26C9" w:rsidRPr="00F872EE" w:rsidRDefault="006B26C9" w:rsidP="006B26C9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D73B49">
              <w:rPr>
                <w:rFonts w:ascii="Times New Roman" w:hAnsi="Times New Roman" w:cs="Times New Roman"/>
                <w:bCs/>
                <w:szCs w:val="21"/>
              </w:rPr>
              <w:t>HMGA2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82F3137" w14:textId="38D806A3" w:rsidR="006B26C9" w:rsidRPr="00F872EE" w:rsidRDefault="006B26C9" w:rsidP="006B26C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56" w:name="_Hlk53066012"/>
            <w:r w:rsidRPr="001E45C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</w:t>
            </w:r>
            <w:r w:rsidRPr="001E45C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genic differentiation</w:t>
            </w:r>
            <w:bookmarkEnd w:id="56"/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57FB877" w14:textId="22FD679E" w:rsidR="006B26C9" w:rsidRPr="00F872EE" w:rsidRDefault="006B26C9" w:rsidP="006B26C9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HYW88L0F1dGhvcj48WWVhcj4yMDE4PC9ZZWFyPjxSZWNO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HYW88L0F1dGhvcj48WWVhcj4yMDE4PC9ZZWFyPjxSZWNO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Cs w:val="24"/>
              </w:rPr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Gao et al. 2018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6B26C9" w:rsidRPr="00773DFA" w14:paraId="118E8533" w14:textId="77777777" w:rsidTr="004B4AF0">
        <w:tc>
          <w:tcPr>
            <w:tcW w:w="1610" w:type="dxa"/>
            <w:vMerge w:val="restart"/>
            <w:tcBorders>
              <w:top w:val="single" w:sz="4" w:space="0" w:color="000000" w:themeColor="text1"/>
            </w:tcBorders>
          </w:tcPr>
          <w:p w14:paraId="53834040" w14:textId="537542DD" w:rsidR="006B26C9" w:rsidRPr="009C72BF" w:rsidRDefault="006B26C9" w:rsidP="006B26C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9C72BF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98-5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D44CAA3" w14:textId="5492F785" w:rsidR="006B26C9" w:rsidRPr="00727039" w:rsidRDefault="006B26C9" w:rsidP="006B26C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57" w:name="_Hlk52963601"/>
            <w:r w:rsidRPr="00C61485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C3T3-E1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cells</w:t>
            </w:r>
            <w:bookmarkEnd w:id="57"/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31EC4EE" w14:textId="252E7DFD" w:rsidR="006B26C9" w:rsidRPr="006A0061" w:rsidRDefault="006B26C9" w:rsidP="006B26C9">
            <w:pPr>
              <w:rPr>
                <w:rFonts w:ascii="Times New Roman" w:hAnsi="Times New Roman" w:cs="Times New Roman"/>
                <w:bCs/>
                <w:szCs w:val="21"/>
              </w:rPr>
            </w:pPr>
            <w:bookmarkStart w:id="58" w:name="OLE_LINK49"/>
            <w:bookmarkStart w:id="59" w:name="OLE_LINK50"/>
            <w:r w:rsidRPr="00311D7E">
              <w:rPr>
                <w:rFonts w:ascii="Times New Roman" w:hAnsi="Times New Roman" w:cs="Times New Roman"/>
                <w:bCs/>
                <w:szCs w:val="21"/>
              </w:rPr>
              <w:t>CKIP-1</w:t>
            </w:r>
            <w:bookmarkEnd w:id="58"/>
            <w:bookmarkEnd w:id="59"/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E759FB9" w14:textId="03A41021" w:rsidR="006B26C9" w:rsidRPr="005E17C1" w:rsidRDefault="006B26C9" w:rsidP="006B26C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21262F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</w:t>
            </w:r>
            <w:r w:rsidRPr="0021262F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blast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17D5E12" w14:textId="537C54B1" w:rsidR="006B26C9" w:rsidRPr="006A0061" w:rsidRDefault="006B26C9" w:rsidP="006B26C9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MaXU8L0F1dGhvcj48WWVhcj4yMDE4PC9ZZWFyPjxSZWNO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MaXU8L0F1dGhvcj48WWVhcj4yMDE4PC9ZZWFyPjxSZWNO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Cs w:val="24"/>
              </w:rPr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Liu et al. 2018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6B26C9" w:rsidRPr="00773DFA" w14:paraId="73C8B6E7" w14:textId="77777777" w:rsidTr="004B4AF0">
        <w:tc>
          <w:tcPr>
            <w:tcW w:w="1610" w:type="dxa"/>
            <w:vMerge/>
            <w:tcBorders>
              <w:bottom w:val="single" w:sz="4" w:space="0" w:color="000000" w:themeColor="text1"/>
            </w:tcBorders>
          </w:tcPr>
          <w:p w14:paraId="7FBCF4D5" w14:textId="0B56B1E2" w:rsidR="006B26C9" w:rsidRPr="009C72BF" w:rsidRDefault="006B26C9" w:rsidP="006B26C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F098E16" w14:textId="7CF36D63" w:rsidR="006B26C9" w:rsidRPr="00727039" w:rsidRDefault="006B26C9" w:rsidP="006B26C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73B4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C3T3-E1 cells, mouse and human BMSC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C9C9B75" w14:textId="21B86DE5" w:rsidR="006B26C9" w:rsidRPr="00727039" w:rsidRDefault="006B26C9" w:rsidP="006B26C9">
            <w:pPr>
              <w:rPr>
                <w:rFonts w:ascii="Times New Roman" w:hAnsi="Times New Roman" w:cs="Times New Roman"/>
                <w:bCs/>
                <w:szCs w:val="21"/>
              </w:rPr>
            </w:pPr>
            <w:bookmarkStart w:id="60" w:name="OLE_LINK17"/>
            <w:bookmarkStart w:id="61" w:name="OLE_LINK18"/>
            <w:r w:rsidRPr="00D73B49">
              <w:rPr>
                <w:rFonts w:ascii="Times New Roman" w:hAnsi="Times New Roman" w:cs="Times New Roman"/>
                <w:bCs/>
                <w:szCs w:val="21"/>
              </w:rPr>
              <w:t>HMGA2</w:t>
            </w:r>
            <w:bookmarkEnd w:id="60"/>
            <w:bookmarkEnd w:id="61"/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F04E3EC" w14:textId="3B5CB8A4" w:rsidR="006B26C9" w:rsidRPr="00727039" w:rsidRDefault="006B26C9" w:rsidP="006B26C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73B4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 osteogen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9A89780" w14:textId="21444672" w:rsidR="006B26C9" w:rsidRPr="00727039" w:rsidRDefault="006B26C9" w:rsidP="006B26C9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Zheng&lt;/Author&gt;&lt;Year&gt;2019&lt;/Year&gt;&lt;RecNum&gt;291&lt;/RecNum&gt;&lt;DisplayText&gt;(Zheng et al. 2019)&lt;/DisplayText&gt;&lt;record&gt;&lt;rec-number&gt;291&lt;/rec-number&gt;&lt;foreign-keys&gt;&lt;key app="EN" db-id="2dt2pa0dftpe28ez52svev2ysx9rd2dfrfav" timestamp="1602042718"&gt;291&lt;/key&gt;&lt;/foreign-keys&gt;&lt;ref-type name="Journal Article"&gt;17&lt;/ref-type&gt;&lt;contributors&gt;&lt;authors&gt;&lt;author&gt;Zheng, F.&lt;/author&gt;&lt;author&gt;Wang, F.&lt;/author&gt;&lt;author&gt;Xu, Z.&lt;/author&gt;&lt;/authors&gt;&lt;/contributors&gt;&lt;auth-address&gt;Department of Orthopedics, Qinghai Provincial People&amp;apos;s Hospital, Xining, Qinghai 810007, P.R. China.&lt;/auth-address&gt;&lt;titles&gt;&lt;title&gt;MicroRNA-98-5p prevents bone regeneration by targeting high mobility group AT-Hook 2&lt;/title&gt;&lt;secondary-title&gt;Exp Ther Med&lt;/secondary-title&gt;&lt;alt-title&gt;Experimental and therapeutic medicine&lt;/alt-title&gt;&lt;/titles&gt;&lt;periodical&gt;&lt;full-title&gt;Exp Ther Med&lt;/full-title&gt;&lt;/periodical&gt;&lt;pages&gt;2660-2666&lt;/pages&gt;&lt;volume&gt;18&lt;/volume&gt;&lt;number&gt;4&lt;/number&gt;&lt;edition&gt;2019/09/27&lt;/edition&gt;&lt;keywords&gt;&lt;keyword&gt;bone regeneration&lt;/keyword&gt;&lt;keyword&gt;high mobility group AT-Hook 2&lt;/keyword&gt;&lt;keyword&gt;microRNA-98-5p&lt;/keyword&gt;&lt;keyword&gt;osteoblast growth&lt;/keyword&gt;&lt;keyword&gt;osteogenic differentiation&lt;/keyword&gt;&lt;/keywords&gt;&lt;dates&gt;&lt;year&gt;2019&lt;/year&gt;&lt;pub-dates&gt;&lt;date&gt;Oct&lt;/date&gt;&lt;/pub-dates&gt;&lt;/dates&gt;&lt;isbn&gt;1792-0981 (Print)&amp;#xD;1792-0981&lt;/isbn&gt;&lt;accession-num&gt;31555368&lt;/accession-num&gt;&lt;urls&gt;&lt;/urls&gt;&lt;custom2&gt;PMC6755429&lt;/custom2&gt;&lt;electronic-resource-num&gt;10.3892/etm.2019.783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Zheng et al. 2019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6B26C9" w:rsidRPr="00773DFA" w14:paraId="2320E08C" w14:textId="77777777" w:rsidTr="004B4AF0">
        <w:tc>
          <w:tcPr>
            <w:tcW w:w="1610" w:type="dxa"/>
            <w:vMerge w:val="restart"/>
            <w:tcBorders>
              <w:top w:val="single" w:sz="4" w:space="0" w:color="000000" w:themeColor="text1"/>
            </w:tcBorders>
          </w:tcPr>
          <w:p w14:paraId="215348C2" w14:textId="073050DE" w:rsidR="006B26C9" w:rsidRPr="009C72BF" w:rsidRDefault="006B26C9" w:rsidP="006B26C9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  <w:r w:rsidRPr="009C72BF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224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31B039C" w14:textId="639AFA56" w:rsidR="006B26C9" w:rsidRPr="004657E9" w:rsidRDefault="006B26C9" w:rsidP="006B26C9">
            <w:pPr>
              <w:rPr>
                <w:rFonts w:ascii="Times New Roman" w:hAnsi="Times New Roman" w:cs="Times New Roman"/>
                <w:bCs/>
                <w:szCs w:val="21"/>
              </w:rPr>
            </w:pPr>
            <w:bookmarkStart w:id="62" w:name="_Hlk53647052"/>
            <w:r w:rsidRPr="00AE1CEC">
              <w:rPr>
                <w:rFonts w:ascii="Times New Roman" w:hAnsi="Times New Roman" w:cs="Times New Roman"/>
                <w:bCs/>
                <w:szCs w:val="21"/>
              </w:rPr>
              <w:t>mesenchymal stem cells</w:t>
            </w:r>
            <w:bookmarkEnd w:id="62"/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E6635F1" w14:textId="4B829D18" w:rsidR="006B26C9" w:rsidRPr="002846D9" w:rsidRDefault="006B26C9" w:rsidP="006B26C9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040AAB">
              <w:rPr>
                <w:rFonts w:ascii="Times New Roman" w:hAnsi="Times New Roman" w:cs="Times New Roman"/>
                <w:bCs/>
                <w:szCs w:val="21"/>
              </w:rPr>
              <w:t>Smad</w:t>
            </w:r>
            <w:r>
              <w:rPr>
                <w:rFonts w:ascii="Times New Roman" w:hAnsi="Times New Roman" w:cs="Times New Roman"/>
                <w:bCs/>
                <w:szCs w:val="21"/>
              </w:rPr>
              <w:t>4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2300FDC" w14:textId="6CD1721D" w:rsidR="006B26C9" w:rsidRPr="002B48CB" w:rsidRDefault="006B26C9" w:rsidP="006B26C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63" w:name="_Hlk53647034"/>
            <w:r w:rsidRPr="00040A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 osteoblast differentiation</w:t>
            </w:r>
            <w:bookmarkEnd w:id="63"/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8DD0BF8" w14:textId="0C5FE989" w:rsidR="006B26C9" w:rsidRPr="00340AEC" w:rsidRDefault="006B26C9" w:rsidP="006B26C9">
            <w:pPr>
              <w:rPr>
                <w:rFonts w:ascii="Times New Roman" w:hAnsi="Times New Roman" w:cs="Times New Roman"/>
                <w:szCs w:val="24"/>
              </w:rPr>
            </w:pPr>
            <w:r w:rsidRPr="00040AAB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MdW88L0F1dGhvcj48WWVhcj4yMDE4PC9ZZWFyPjxSZWNO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MdW88L0F1dGhvcj48WWVhcj4yMDE4PC9ZZWFyPjxSZWNO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040AAB">
              <w:rPr>
                <w:rFonts w:ascii="Times New Roman" w:hAnsi="Times New Roman" w:cs="Times New Roman"/>
                <w:szCs w:val="24"/>
              </w:rPr>
            </w:r>
            <w:r w:rsidRPr="00040AAB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Luo et al. 2018)</w:t>
            </w:r>
            <w:r w:rsidRPr="00040AAB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6B26C9" w:rsidRPr="00773DFA" w14:paraId="7644807C" w14:textId="77777777" w:rsidTr="001579D5">
        <w:tc>
          <w:tcPr>
            <w:tcW w:w="1610" w:type="dxa"/>
            <w:vMerge/>
            <w:tcBorders>
              <w:bottom w:val="single" w:sz="4" w:space="0" w:color="000000" w:themeColor="text1"/>
            </w:tcBorders>
          </w:tcPr>
          <w:p w14:paraId="5796DB84" w14:textId="4351C18E" w:rsidR="006B26C9" w:rsidRPr="009C72BF" w:rsidRDefault="006B26C9" w:rsidP="006B26C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17035A9" w14:textId="229004EE" w:rsidR="006B26C9" w:rsidRDefault="006B26C9" w:rsidP="006B26C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64" w:name="_Hlk53663258"/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uman m</w:t>
            </w:r>
            <w:r w:rsidRPr="00181FA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esenchymal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</w:t>
            </w:r>
            <w:r w:rsidRPr="00181FA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stem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</w:t>
            </w:r>
            <w:r w:rsidRPr="00181FA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cells</w:t>
            </w:r>
            <w:bookmarkEnd w:id="64"/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8C78503" w14:textId="0A19E3D9" w:rsidR="006B26C9" w:rsidRPr="00181FA9" w:rsidRDefault="006B26C9" w:rsidP="006B26C9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181FA9">
              <w:rPr>
                <w:rFonts w:ascii="Times New Roman" w:hAnsi="Times New Roman" w:cs="Times New Roman"/>
                <w:bCs/>
                <w:szCs w:val="21"/>
              </w:rPr>
              <w:t>Rac1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9469E27" w14:textId="1E46B6F4" w:rsidR="006B26C9" w:rsidRPr="00727039" w:rsidRDefault="006B26C9" w:rsidP="006B26C9">
            <w:pPr>
              <w:jc w:val="left"/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65" w:name="_Hlk53662931"/>
            <w:r w:rsidRPr="0072703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</w:t>
            </w:r>
            <w:r w:rsidRPr="0072703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genic differentiation</w:t>
            </w:r>
            <w:bookmarkEnd w:id="65"/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52E24BF" w14:textId="2FA4B99D" w:rsidR="006B26C9" w:rsidRPr="00181FA9" w:rsidRDefault="006B26C9" w:rsidP="006B26C9">
            <w:pPr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</w:pPr>
            <w:r w:rsidRPr="00181FA9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begin">
                <w:fldData xml:space="preserve">PEVuZE5vdGU+PENpdGU+PEF1dGhvcj5DYWk8L0F1dGhvcj48WWVhcj4yMDE5PC9ZZWFyPjxSZWNO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begin">
                <w:fldData xml:space="preserve">PEVuZE5vdGU+PENpdGU+PEF1dGhvcj5DYWk8L0F1dGhvcj48WWVhcj4yMDE5PC9ZZWFyPjxSZWNO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end"/>
            </w:r>
            <w:r w:rsidRPr="00181FA9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</w:r>
            <w:r w:rsidRPr="00181FA9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color w:val="333333"/>
                <w:szCs w:val="24"/>
                <w:shd w:val="clear" w:color="auto" w:fill="FFFFFF"/>
              </w:rPr>
              <w:t>(Cai et al. 2019)</w:t>
            </w:r>
            <w:r w:rsidRPr="00181FA9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end"/>
            </w:r>
          </w:p>
        </w:tc>
      </w:tr>
      <w:tr w:rsidR="00CA0A39" w:rsidRPr="00773DFA" w14:paraId="51E9FC4D" w14:textId="77777777" w:rsidTr="006C5792">
        <w:tc>
          <w:tcPr>
            <w:tcW w:w="1610" w:type="dxa"/>
            <w:vMerge w:val="restart"/>
            <w:tcBorders>
              <w:top w:val="single" w:sz="4" w:space="0" w:color="000000" w:themeColor="text1"/>
            </w:tcBorders>
          </w:tcPr>
          <w:p w14:paraId="61C8C915" w14:textId="6C7F8DFB" w:rsidR="00CA0A39" w:rsidRPr="003247F0" w:rsidRDefault="00CA0A39" w:rsidP="00247A77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  <w:r w:rsidRPr="003247F0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222-3p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ED70C55" w14:textId="7476D3E9" w:rsidR="00CA0A39" w:rsidRPr="004657E9" w:rsidRDefault="00CA0A39" w:rsidP="00247A77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105D6F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RAW264.7 cell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B0113B0" w14:textId="0DAC8A0F" w:rsidR="00CA0A39" w:rsidRPr="00425007" w:rsidRDefault="00CA0A39" w:rsidP="00247A77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A749F8">
              <w:rPr>
                <w:rFonts w:ascii="Times New Roman" w:hAnsi="Times New Roman" w:cs="Times New Roman"/>
                <w:bCs/>
                <w:szCs w:val="21"/>
              </w:rPr>
              <w:t>NFATc1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35D15B1" w14:textId="2F391108" w:rsidR="00CA0A39" w:rsidRPr="00425007" w:rsidRDefault="00CA0A39" w:rsidP="00247A77">
            <w:pPr>
              <w:jc w:val="left"/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A749F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ted</w:t>
            </w:r>
            <w:r w:rsidRPr="00A749F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clast gener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515D71B" w14:textId="65AE89AE" w:rsidR="00CA0A39" w:rsidRDefault="00CA0A39" w:rsidP="00247A77">
            <w:pPr>
              <w:rPr>
                <w:rFonts w:ascii="Times New Roman" w:hAnsi="Times New Roman" w:cs="Times New Roman"/>
                <w:szCs w:val="24"/>
              </w:rPr>
            </w:pPr>
            <w:r w:rsidRPr="00EC7FC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UYWtpZ2F3YTwvQXV0aG9yPjxZZWFyPjIwMTY8L1llYXI+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UYWtpZ2F3YTwvQXV0aG9yPjxZZWFyPjIwMTY8L1llYXI+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EC7FC8">
              <w:rPr>
                <w:rFonts w:ascii="Times New Roman" w:hAnsi="Times New Roman" w:cs="Times New Roman"/>
                <w:szCs w:val="24"/>
              </w:rPr>
            </w:r>
            <w:r w:rsidRPr="00EC7FC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Takigawa et al. 2016)</w:t>
            </w:r>
            <w:r w:rsidRPr="00EC7FC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CA0A39" w:rsidRPr="00773DFA" w14:paraId="1E455992" w14:textId="77777777" w:rsidTr="004B4AF0">
        <w:tc>
          <w:tcPr>
            <w:tcW w:w="1610" w:type="dxa"/>
            <w:vMerge/>
          </w:tcPr>
          <w:p w14:paraId="46A03114" w14:textId="77777777" w:rsidR="00CA0A39" w:rsidRPr="003247F0" w:rsidRDefault="00CA0A39" w:rsidP="00247A77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A879D57" w14:textId="659E71A4" w:rsidR="00CA0A39" w:rsidRPr="004657E9" w:rsidRDefault="00CA0A39" w:rsidP="00247A77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A749F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uman BMSC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FABDA9D" w14:textId="42B161D4" w:rsidR="00CA0A39" w:rsidRPr="00425007" w:rsidRDefault="00CA0A39" w:rsidP="00247A77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A749F8">
              <w:rPr>
                <w:rFonts w:ascii="Times New Roman" w:hAnsi="Times New Roman" w:cs="Times New Roman"/>
                <w:bCs/>
                <w:szCs w:val="21"/>
              </w:rPr>
              <w:t>Smad5</w:t>
            </w:r>
            <w:r w:rsidR="003247F0">
              <w:rPr>
                <w:rFonts w:ascii="Times New Roman" w:hAnsi="Times New Roman" w:cs="Times New Roman"/>
                <w:bCs/>
                <w:szCs w:val="21"/>
              </w:rPr>
              <w:t>,</w:t>
            </w:r>
            <w:r w:rsidRPr="00A749F8">
              <w:rPr>
                <w:rFonts w:ascii="Times New Roman" w:hAnsi="Times New Roman" w:cs="Times New Roman"/>
                <w:bCs/>
                <w:szCs w:val="21"/>
              </w:rPr>
              <w:t xml:space="preserve"> RUNX2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EEE81DD" w14:textId="18CE0000" w:rsidR="00CA0A39" w:rsidRPr="00425007" w:rsidRDefault="00CA0A39" w:rsidP="00247A77">
            <w:pPr>
              <w:jc w:val="left"/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A749F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ted</w:t>
            </w:r>
            <w:r w:rsidRPr="00A749F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genic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EF8EA68" w14:textId="7BC692DB" w:rsidR="00CA0A39" w:rsidRDefault="00CA0A39" w:rsidP="00247A77">
            <w:pPr>
              <w:rPr>
                <w:rFonts w:ascii="Times New Roman" w:hAnsi="Times New Roman" w:cs="Times New Roman"/>
                <w:szCs w:val="24"/>
              </w:rPr>
            </w:pPr>
            <w:r w:rsidRPr="00EC7FC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begin">
                <w:fldData xml:space="preserve">PEVuZE5vdGU+PENpdGU+PEF1dGhvcj5ZYW48L0F1dGhvcj48WWVhcj4yMDE2PC9ZZWFyPjxSZWNO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</w:fldData>
              </w:fldChar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begin">
                <w:fldData xml:space="preserve">PEVuZE5vdGU+PENpdGU+PEF1dGhvcj5ZYW48L0F1dGhvcj48WWVhcj4yMDE2PC9ZZWFyPjxSZWNO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</w:fldData>
              </w:fldChar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</w:r>
            <w:r w:rsidR="00C9713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end"/>
            </w:r>
            <w:r w:rsidRPr="00EC7FC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</w:r>
            <w:r w:rsidRPr="00EC7FC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color w:val="333333"/>
                <w:szCs w:val="24"/>
                <w:shd w:val="clear" w:color="auto" w:fill="FFFFFF"/>
              </w:rPr>
              <w:t>(Yan et al. 2016)</w:t>
            </w:r>
            <w:r w:rsidRPr="00EC7FC8"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  <w:fldChar w:fldCharType="end"/>
            </w:r>
          </w:p>
        </w:tc>
      </w:tr>
      <w:tr w:rsidR="00247A77" w:rsidRPr="00773DFA" w14:paraId="1BC2D8C7" w14:textId="77777777" w:rsidTr="006C5792">
        <w:tc>
          <w:tcPr>
            <w:tcW w:w="1610" w:type="dxa"/>
            <w:vMerge w:val="restart"/>
            <w:tcBorders>
              <w:top w:val="single" w:sz="4" w:space="0" w:color="000000" w:themeColor="text1"/>
            </w:tcBorders>
          </w:tcPr>
          <w:p w14:paraId="754B114E" w14:textId="57D640BE" w:rsidR="00247A77" w:rsidRPr="003247F0" w:rsidRDefault="00247A77" w:rsidP="00247A77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3247F0">
              <w:rPr>
                <w:rFonts w:ascii="Times New Roman" w:hAnsi="Times New Roman" w:cs="Times New Roman"/>
                <w:color w:val="212121"/>
                <w:shd w:val="clear" w:color="auto" w:fill="FFFFFF"/>
              </w:rPr>
              <w:t>miR-155</w:t>
            </w: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BE3C602" w14:textId="517EAA77" w:rsidR="00247A77" w:rsidRPr="00727039" w:rsidRDefault="00247A77" w:rsidP="00247A77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bookmarkStart w:id="66" w:name="OLE_LINK33"/>
            <w:bookmarkStart w:id="67" w:name="OLE_LINK34"/>
            <w:r w:rsidRPr="004657E9">
              <w:rPr>
                <w:rFonts w:ascii="Times New Roman" w:hAnsi="Times New Roman" w:cs="Times New Roman"/>
                <w:bCs/>
                <w:szCs w:val="21"/>
              </w:rPr>
              <w:t>mouse</w:t>
            </w:r>
            <w:bookmarkEnd w:id="66"/>
            <w:bookmarkEnd w:id="67"/>
            <w:r w:rsidRPr="00690434">
              <w:rPr>
                <w:rFonts w:ascii="Times New Roman" w:hAnsi="Times New Roman" w:cs="Times New Roman"/>
                <w:bCs/>
                <w:szCs w:val="21"/>
              </w:rPr>
              <w:t xml:space="preserve"> BMM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C30317D" w14:textId="47F6120B" w:rsidR="00247A77" w:rsidRPr="007420CD" w:rsidRDefault="00247A77" w:rsidP="00247A77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425007">
              <w:rPr>
                <w:rFonts w:ascii="Times New Roman" w:hAnsi="Times New Roman" w:cs="Times New Roman"/>
                <w:bCs/>
                <w:szCs w:val="21"/>
              </w:rPr>
              <w:t>SOCS1</w:t>
            </w:r>
            <w:r w:rsidR="003247F0">
              <w:rPr>
                <w:rFonts w:ascii="Times New Roman" w:hAnsi="Times New Roman" w:cs="Times New Roman"/>
                <w:bCs/>
                <w:szCs w:val="21"/>
              </w:rPr>
              <w:t>,</w:t>
            </w:r>
            <w:r w:rsidRPr="00425007">
              <w:rPr>
                <w:rFonts w:ascii="Times New Roman" w:hAnsi="Times New Roman" w:cs="Times New Roman"/>
                <w:bCs/>
                <w:szCs w:val="21"/>
              </w:rPr>
              <w:t xml:space="preserve"> MITF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FE75E6D" w14:textId="592A50F3" w:rsidR="00247A77" w:rsidRPr="00726EFF" w:rsidRDefault="00247A77" w:rsidP="00247A77">
            <w:pPr>
              <w:jc w:val="left"/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425007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ed</w:t>
            </w:r>
            <w:r w:rsidRPr="00425007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clast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A1E6985" w14:textId="4BEDFC70" w:rsidR="00247A77" w:rsidRPr="007420CD" w:rsidRDefault="00247A77" w:rsidP="00247A77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aaGFvPC9BdXRob3I+PFllYXI+MjAxNzwvWWVhcj48UmVj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aaGFvPC9BdXRob3I+PFllYXI+MjAxNzwvWWVhcj48UmVj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Cs w:val="24"/>
              </w:rPr>
            </w:r>
            <w:r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Zhao et al. 2017b)</w:t>
            </w:r>
            <w:r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247A77" w:rsidRPr="00773DFA" w14:paraId="5654EE6E" w14:textId="77777777" w:rsidTr="006C5792">
        <w:tc>
          <w:tcPr>
            <w:tcW w:w="1610" w:type="dxa"/>
            <w:vMerge/>
            <w:tcBorders>
              <w:bottom w:val="single" w:sz="4" w:space="0" w:color="000000" w:themeColor="text1"/>
            </w:tcBorders>
          </w:tcPr>
          <w:p w14:paraId="46F97B52" w14:textId="77777777" w:rsidR="00247A77" w:rsidRPr="009C72BF" w:rsidRDefault="00247A77" w:rsidP="00247A77">
            <w:pPr>
              <w:rPr>
                <w:rFonts w:ascii="Times New Roman" w:hAnsi="Times New Roman" w:cs="Times New Roman"/>
                <w:color w:val="212121"/>
                <w:shd w:val="clear" w:color="auto" w:fill="FFFFFF"/>
              </w:rPr>
            </w:pPr>
          </w:p>
        </w:tc>
        <w:tc>
          <w:tcPr>
            <w:tcW w:w="162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BFCC8F6" w14:textId="5E7C9B1B" w:rsidR="00247A77" w:rsidRPr="004657E9" w:rsidRDefault="00247A77" w:rsidP="00247A77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EC7FC8">
              <w:rPr>
                <w:rFonts w:ascii="Times New Roman" w:hAnsi="Times New Roman" w:cs="Times New Roman"/>
                <w:bCs/>
                <w:szCs w:val="21"/>
              </w:rPr>
              <w:t>MC3T3-E1 cells</w:t>
            </w:r>
          </w:p>
        </w:tc>
        <w:tc>
          <w:tcPr>
            <w:tcW w:w="162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BB66CD8" w14:textId="20BAAB46" w:rsidR="00247A77" w:rsidRPr="00425007" w:rsidRDefault="00247A77" w:rsidP="00247A77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EC7FC8">
              <w:rPr>
                <w:rFonts w:ascii="Times New Roman" w:hAnsi="Times New Roman" w:cs="Times New Roman"/>
                <w:bCs/>
                <w:szCs w:val="21"/>
              </w:rPr>
              <w:t>Smad5</w:t>
            </w:r>
          </w:p>
        </w:tc>
        <w:tc>
          <w:tcPr>
            <w:tcW w:w="181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07A6E78" w14:textId="554C93B5" w:rsidR="00247A77" w:rsidRPr="00425007" w:rsidRDefault="00247A77" w:rsidP="00247A77">
            <w:pPr>
              <w:jc w:val="left"/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425007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ed</w:t>
            </w:r>
            <w:r w:rsidRPr="00425007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 xml:space="preserve"> osteo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b</w:t>
            </w:r>
            <w:r w:rsidRPr="00425007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last differentiation</w:t>
            </w:r>
          </w:p>
        </w:tc>
        <w:tc>
          <w:tcPr>
            <w:tcW w:w="163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3EC9675" w14:textId="22E8BDFE" w:rsidR="00247A77" w:rsidRPr="00EC7FC8" w:rsidRDefault="00247A77" w:rsidP="00247A77">
            <w:pPr>
              <w:rPr>
                <w:rFonts w:ascii="Times New Roman" w:hAnsi="Times New Roman" w:cs="Times New Roman"/>
                <w:szCs w:val="24"/>
              </w:rPr>
            </w:pPr>
            <w:r w:rsidRPr="00EC7FC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HdTwvQXV0aG9yPjxZZWFyPjIwMTc8L1llYXI+PFJlY051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HdTwvQXV0aG9yPjxZZWFyPjIwMTc8L1llYXI+PFJlY051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EC7FC8">
              <w:rPr>
                <w:rFonts w:ascii="Times New Roman" w:hAnsi="Times New Roman" w:cs="Times New Roman"/>
                <w:szCs w:val="24"/>
              </w:rPr>
            </w:r>
            <w:r w:rsidRPr="00EC7FC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Gu et al. 2017)</w:t>
            </w:r>
            <w:r w:rsidRPr="00EC7FC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247A77" w:rsidRPr="007420CD" w14:paraId="461EB929" w14:textId="77777777" w:rsidTr="00A5310B">
        <w:tblPrEx>
          <w:tblBorders>
            <w:left w:val="single" w:sz="4" w:space="0" w:color="000000" w:themeColor="text1"/>
            <w:right w:val="single" w:sz="4" w:space="0" w:color="000000" w:themeColor="text1"/>
            <w:insideH w:val="single" w:sz="4" w:space="0" w:color="000000" w:themeColor="text1"/>
            <w:insideV w:val="single" w:sz="4" w:space="0" w:color="000000" w:themeColor="text1"/>
          </w:tblBorders>
        </w:tblPrEx>
        <w:tc>
          <w:tcPr>
            <w:tcW w:w="1610" w:type="dxa"/>
            <w:vMerge w:val="restart"/>
            <w:tcBorders>
              <w:left w:val="nil"/>
              <w:right w:val="nil"/>
            </w:tcBorders>
          </w:tcPr>
          <w:p w14:paraId="3F284855" w14:textId="715CBD69" w:rsidR="00247A77" w:rsidRPr="009C72BF" w:rsidRDefault="00247A77" w:rsidP="00247A77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EC7FC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iR-9</w:t>
            </w:r>
          </w:p>
        </w:tc>
        <w:tc>
          <w:tcPr>
            <w:tcW w:w="1621" w:type="dxa"/>
            <w:tcBorders>
              <w:left w:val="nil"/>
              <w:right w:val="nil"/>
            </w:tcBorders>
          </w:tcPr>
          <w:p w14:paraId="076BB56E" w14:textId="0DDB6A98" w:rsidR="00247A77" w:rsidRDefault="00247A77" w:rsidP="00247A77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EC7FC8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CIA rats</w:t>
            </w:r>
          </w:p>
        </w:tc>
        <w:tc>
          <w:tcPr>
            <w:tcW w:w="1629" w:type="dxa"/>
            <w:tcBorders>
              <w:left w:val="nil"/>
              <w:right w:val="nil"/>
            </w:tcBorders>
          </w:tcPr>
          <w:p w14:paraId="4A1BFA8D" w14:textId="35951007" w:rsidR="00247A77" w:rsidRPr="00181FA9" w:rsidRDefault="00247A77" w:rsidP="00247A77">
            <w:pPr>
              <w:rPr>
                <w:rFonts w:ascii="Times New Roman" w:hAnsi="Times New Roman" w:cs="Times New Roman"/>
                <w:bCs/>
                <w:szCs w:val="21"/>
              </w:rPr>
            </w:pPr>
            <w:r w:rsidRPr="00EC7FC8">
              <w:rPr>
                <w:rFonts w:ascii="Times New Roman" w:hAnsi="Times New Roman" w:cs="Times New Roman"/>
                <w:bCs/>
                <w:szCs w:val="21"/>
              </w:rPr>
              <w:t>NF-κB1</w:t>
            </w:r>
          </w:p>
        </w:tc>
        <w:tc>
          <w:tcPr>
            <w:tcW w:w="1811" w:type="dxa"/>
            <w:tcBorders>
              <w:left w:val="nil"/>
              <w:right w:val="nil"/>
            </w:tcBorders>
          </w:tcPr>
          <w:p w14:paraId="2E67D8E7" w14:textId="3294A8F9" w:rsidR="00247A77" w:rsidRPr="00727039" w:rsidRDefault="00247A77" w:rsidP="00247A77">
            <w:pPr>
              <w:jc w:val="left"/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232472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nhibited osteoclast formation</w:t>
            </w:r>
          </w:p>
        </w:tc>
        <w:tc>
          <w:tcPr>
            <w:tcW w:w="1635" w:type="dxa"/>
            <w:tcBorders>
              <w:left w:val="nil"/>
              <w:right w:val="nil"/>
            </w:tcBorders>
          </w:tcPr>
          <w:p w14:paraId="60F8DC0D" w14:textId="7B1C8B24" w:rsidR="00247A77" w:rsidRPr="007420CD" w:rsidRDefault="00247A77" w:rsidP="00247A77">
            <w:pPr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</w:pPr>
            <w:r w:rsidRPr="00232472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Lee&lt;/Author&gt;&lt;Year&gt;2020&lt;/Year&gt;&lt;RecNum&gt;13&lt;/RecNum&gt;&lt;DisplayText&gt;(Lee et al. 2020)&lt;/DisplayText&gt;&lt;record&gt;&lt;rec-number&gt;13&lt;/rec-number&gt;&lt;foreign-keys&gt;&lt;key app="EN" db-id="2dt2pa0dftpe28ez52svev2ysx9rd2dfrfav" timestamp="1583586928"&gt;13&lt;/key&gt;&lt;key app="ENWeb" db-id=""&gt;0&lt;/key&gt;&lt;/foreign-keys&gt;&lt;ref-type name="Journal Article"&gt;17&lt;/ref-type&gt;&lt;contributors&gt;&lt;authors&gt;&lt;author&gt;Lee, Wen Shi&lt;/author&gt;&lt;author&gt;Yasuda, Shinsuke&lt;/author&gt;&lt;author&gt;Kono, Michihiro&lt;/author&gt;&lt;author&gt;Kudo, Yuki&lt;/author&gt;&lt;author&gt;Shimamura, Sanae&lt;/author&gt;&lt;author&gt;Kono, Michihito&lt;/author&gt;&lt;author&gt;Fujieda, Yuichiro&lt;/author&gt;&lt;author&gt;Kato, Masaru&lt;/author&gt;&lt;author&gt;Oku, Kenji&lt;/author&gt;&lt;author&gt;Shimizu, Tomohiro&lt;/author&gt;&lt;author&gt;Onodera, Tomohiro&lt;/author&gt;&lt;author&gt;Iwasaki, Norimasa&lt;/author&gt;&lt;author&gt;Atsumi, Tatsuya&lt;/author&gt;&lt;/authors&gt;&lt;/contributors&gt;&lt;titles&gt;&lt;title&gt;MicroRNA-9 ameliorates destructive arthritis through down-regulation of NF-κB1-RANKL pathway in fibroblast-like synoviocytes&lt;/title&gt;&lt;secondary-title&gt;Clinical Immunology&lt;/secondary-title&gt;&lt;/titles&gt;&lt;periodical&gt;&lt;full-title&gt;Clinical Immunology&lt;/full-title&gt;&lt;/periodical&gt;&lt;volume&gt;212&lt;/volume&gt;&lt;section&gt;108348&lt;/section&gt;&lt;dates&gt;&lt;year&gt;2020&lt;/year&gt;&lt;/dates&gt;&lt;isbn&gt;15216616&lt;/isbn&gt;&lt;urls&gt;&lt;/urls&gt;&lt;electronic-resource-num&gt;10.1016/j.clim.2020.108348&lt;/electronic-resource-num&gt;&lt;/record&gt;&lt;/Cite&gt;&lt;/EndNote&gt;</w:instrText>
            </w:r>
            <w:r w:rsidRPr="00232472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Lee et al. 2020)</w:t>
            </w:r>
            <w:r w:rsidRPr="00232472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247A77" w:rsidRPr="007420CD" w14:paraId="2DEE6682" w14:textId="77777777" w:rsidTr="00A5310B">
        <w:tblPrEx>
          <w:tblBorders>
            <w:left w:val="single" w:sz="4" w:space="0" w:color="000000" w:themeColor="text1"/>
            <w:right w:val="single" w:sz="4" w:space="0" w:color="000000" w:themeColor="text1"/>
            <w:insideH w:val="single" w:sz="4" w:space="0" w:color="000000" w:themeColor="text1"/>
            <w:insideV w:val="single" w:sz="4" w:space="0" w:color="000000" w:themeColor="text1"/>
          </w:tblBorders>
        </w:tblPrEx>
        <w:tc>
          <w:tcPr>
            <w:tcW w:w="1610" w:type="dxa"/>
            <w:vMerge/>
            <w:tcBorders>
              <w:left w:val="nil"/>
              <w:right w:val="nil"/>
            </w:tcBorders>
          </w:tcPr>
          <w:p w14:paraId="7EE740CB" w14:textId="77777777" w:rsidR="00247A77" w:rsidRPr="009C72BF" w:rsidRDefault="00247A77" w:rsidP="00247A77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</w:p>
        </w:tc>
        <w:tc>
          <w:tcPr>
            <w:tcW w:w="1621" w:type="dxa"/>
            <w:tcBorders>
              <w:left w:val="nil"/>
              <w:right w:val="nil"/>
            </w:tcBorders>
          </w:tcPr>
          <w:p w14:paraId="08ADA715" w14:textId="39200F64" w:rsidR="00247A77" w:rsidRDefault="00247A77" w:rsidP="00247A77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232472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MC3T3-E1 cells</w:t>
            </w:r>
          </w:p>
        </w:tc>
        <w:tc>
          <w:tcPr>
            <w:tcW w:w="1629" w:type="dxa"/>
            <w:tcBorders>
              <w:left w:val="nil"/>
              <w:right w:val="nil"/>
            </w:tcBorders>
          </w:tcPr>
          <w:p w14:paraId="08EF8382" w14:textId="1DFB4739" w:rsidR="00247A77" w:rsidRPr="00181FA9" w:rsidRDefault="00247A77" w:rsidP="00247A77">
            <w:pPr>
              <w:rPr>
                <w:rFonts w:ascii="Times New Roman" w:hAnsi="Times New Roman" w:cs="Times New Roman"/>
                <w:bCs/>
                <w:szCs w:val="21"/>
              </w:rPr>
            </w:pPr>
            <w:proofErr w:type="spellStart"/>
            <w:r w:rsidRPr="00CB5B84">
              <w:rPr>
                <w:rFonts w:ascii="Times New Roman" w:hAnsi="Times New Roman" w:cs="Times New Roman"/>
                <w:bCs/>
                <w:szCs w:val="21"/>
              </w:rPr>
              <w:t>pAMPK</w:t>
            </w:r>
            <w:proofErr w:type="spellEnd"/>
          </w:p>
        </w:tc>
        <w:tc>
          <w:tcPr>
            <w:tcW w:w="1811" w:type="dxa"/>
            <w:tcBorders>
              <w:left w:val="nil"/>
              <w:right w:val="nil"/>
            </w:tcBorders>
          </w:tcPr>
          <w:p w14:paraId="6794D283" w14:textId="4BE80BA8" w:rsidR="00247A77" w:rsidRPr="00727039" w:rsidRDefault="00247A77" w:rsidP="00247A77">
            <w:pPr>
              <w:jc w:val="left"/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232472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promoted osteogenic differentiation</w:t>
            </w:r>
          </w:p>
        </w:tc>
        <w:tc>
          <w:tcPr>
            <w:tcW w:w="1635" w:type="dxa"/>
            <w:tcBorders>
              <w:left w:val="nil"/>
              <w:right w:val="nil"/>
            </w:tcBorders>
          </w:tcPr>
          <w:p w14:paraId="535CE5F2" w14:textId="7C7B5CA5" w:rsidR="00247A77" w:rsidRPr="007420CD" w:rsidRDefault="00247A77" w:rsidP="00247A77">
            <w:pPr>
              <w:rPr>
                <w:rFonts w:ascii="Times New Roman" w:hAnsi="Times New Roman" w:cs="Times New Roman"/>
                <w:color w:val="333333"/>
                <w:szCs w:val="24"/>
                <w:shd w:val="clear" w:color="auto" w:fill="FFFFFF"/>
              </w:rPr>
            </w:pPr>
            <w:r w:rsidRPr="00232472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RdTwvQXV0aG9yPjxZZWFyPjIwMTY8L1llYXI+PFJlY051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RdTwvQXV0aG9yPjxZZWFyPjIwMTY8L1llYXI+PFJlY051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</w:fldData>
              </w:fldChar>
            </w:r>
            <w:r w:rsidR="00C97138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97138">
              <w:rPr>
                <w:rFonts w:ascii="Times New Roman" w:hAnsi="Times New Roman" w:cs="Times New Roman"/>
                <w:szCs w:val="24"/>
              </w:rPr>
            </w:r>
            <w:r w:rsidR="00C9713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232472">
              <w:rPr>
                <w:rFonts w:ascii="Times New Roman" w:hAnsi="Times New Roman" w:cs="Times New Roman"/>
                <w:szCs w:val="24"/>
              </w:rPr>
            </w:r>
            <w:r w:rsidRPr="00232472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97138">
              <w:rPr>
                <w:rFonts w:ascii="Times New Roman" w:hAnsi="Times New Roman" w:cs="Times New Roman"/>
                <w:noProof/>
                <w:szCs w:val="24"/>
              </w:rPr>
              <w:t>(Qu et al. 2016)</w:t>
            </w:r>
            <w:r w:rsidRPr="00232472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</w:tbl>
    <w:p w14:paraId="09B118A9" w14:textId="6A0BC83C" w:rsidR="00D46A62" w:rsidRDefault="00D46A62">
      <w:pPr>
        <w:rPr>
          <w:rFonts w:ascii="Times New Roman" w:hAnsi="Times New Roman" w:cs="Times New Roman"/>
        </w:rPr>
      </w:pPr>
    </w:p>
    <w:p w14:paraId="610D9284" w14:textId="60BAC14B" w:rsidR="00D46A62" w:rsidRDefault="00D46A62">
      <w:pPr>
        <w:rPr>
          <w:rFonts w:ascii="Times New Roman" w:hAnsi="Times New Roman" w:cs="Times New Roman"/>
        </w:rPr>
      </w:pPr>
    </w:p>
    <w:p w14:paraId="7796574C" w14:textId="192E9BD6" w:rsidR="00D46A62" w:rsidRPr="004F7434" w:rsidRDefault="004F7434">
      <w:pPr>
        <w:rPr>
          <w:rFonts w:ascii="Times New Roman" w:hAnsi="Times New Roman" w:cs="Times New Roman"/>
          <w:b/>
          <w:bCs/>
          <w:szCs w:val="21"/>
        </w:rPr>
      </w:pPr>
      <w:r w:rsidRPr="004F7434">
        <w:rPr>
          <w:rFonts w:ascii="Times New Roman" w:hAnsi="Times New Roman" w:cs="Times New Roman"/>
          <w:b/>
          <w:bCs/>
          <w:szCs w:val="21"/>
        </w:rPr>
        <w:t xml:space="preserve">References: </w:t>
      </w:r>
    </w:p>
    <w:p w14:paraId="76BF5B61" w14:textId="77777777" w:rsidR="00C97138" w:rsidRPr="004F7434" w:rsidRDefault="0038562C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fldChar w:fldCharType="begin"/>
      </w:r>
      <w:r w:rsidRPr="004F7434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4F7434">
        <w:rPr>
          <w:rFonts w:ascii="Times New Roman" w:hAnsi="Times New Roman" w:cs="Times New Roman"/>
          <w:sz w:val="21"/>
          <w:szCs w:val="21"/>
        </w:rPr>
        <w:fldChar w:fldCharType="separate"/>
      </w:r>
      <w:r w:rsidR="00C97138" w:rsidRPr="004F7434">
        <w:rPr>
          <w:rFonts w:ascii="Times New Roman" w:hAnsi="Times New Roman" w:cs="Times New Roman"/>
          <w:sz w:val="21"/>
          <w:szCs w:val="21"/>
        </w:rPr>
        <w:t>Ammari, M., Presumey, J., Ponsolles, C., Roussignol, G., Roubert, C., Escriou, V., et al.(2018).Delivery of miR-146a to Ly6C(high) Monocytes Inhibits Pathogenic Bone Erosion in Inflammatory Arthritis. Theranostics 8</w:t>
      </w:r>
      <w:r w:rsidR="00C97138"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="00C97138" w:rsidRPr="004F7434">
        <w:rPr>
          <w:rFonts w:ascii="Times New Roman" w:hAnsi="Times New Roman" w:cs="Times New Roman"/>
          <w:sz w:val="21"/>
          <w:szCs w:val="21"/>
        </w:rPr>
        <w:t xml:space="preserve"> 5972-85.doi:10.7150/thno.29313</w:t>
      </w:r>
    </w:p>
    <w:p w14:paraId="508159AC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Cai, Q., Zheng, P., Ma, F., Zhang, H., Li, Z., Fu, Q., et al.(2019).MicroRNA-224 enhances the osteoblastic differentiation of hMSCs via Rac1. Cell Biochem Funct 37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62-71.doi:10.1002/cbf.3373</w:t>
      </w:r>
    </w:p>
    <w:p w14:paraId="1A37C11E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Chen, B., Meng, J., Zeng, Y. T., Du, Y. X., Zhang, J., Si, Y. M., et al.(2018).MicroRNA-7-5p regulates osteogenic differentiation of hMSCs via targeting CMKLR1. Eur Rev Med Pharmacol Sci 22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7826-31.doi:10.26355/eurrev_201811_16407</w:t>
      </w:r>
    </w:p>
    <w:p w14:paraId="164A9D84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Chen, J., Liu, M., Luo, X., Peng, L., Zhao, Z., He, C., et al.(2020).Exosomal miRNA-486-5p derived from rheumatoid arthritis fibroblast-like synoviocytes induces osteoblast differentiation through the Tob1/BMP/Smad pathway. Biomater Sci 8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3430-42.doi:10.1039/c9bm01761e</w:t>
      </w:r>
    </w:p>
    <w:p w14:paraId="4433BF87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Chen, Y., Wang, X., Yang, M., Ruan, W., Wei, W., Gu, D., et al.(2018).miR-145-5p Increases Osteoclast Numbers In Vitro and Aggravates Bone Erosion in Collagen-Induced Arthritis by Targeting Osteoprotegerin. Med Sci Monit 24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5292-300.doi:10.12659/MSM.908219</w:t>
      </w:r>
    </w:p>
    <w:p w14:paraId="5666ADAF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Chen, Y., Yang, Y. R., Fan, X. L., Lin, P., Yang, H., Chen, X. Z., et al.(2019).miR-206 inhibits osteogenic differentiation of bone marrow mesenchymal stem cells by targetting glutaminase. Biosci Rep 39.doi:10.1042/bsr20181108</w:t>
      </w:r>
    </w:p>
    <w:p w14:paraId="3A4B48DA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Cong, F., Wu, N., Tian, X., Fan, J., Liu, J., Song, T., et al.(2017).MicroRNA-34c promotes osteoclast differentiation through targeting LGR4. Gene 610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1-8.doi:10.1016/j.gene.2017.01.028</w:t>
      </w:r>
    </w:p>
    <w:p w14:paraId="0DE0A08A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Elsafadi, M., Manikandan, M., Alajez, N. M., Hamam, R., Dawud, R. A., Aldahmash, A., et al.(2017).MicroRNA-4739 regulates osteogenic and adipocytic differentiation of immortalized human bone marrow stromal cells via targeting LRP3. Stem Cell Res 20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94-104.doi:10.1016/j.scr.2017.03.001</w:t>
      </w:r>
    </w:p>
    <w:p w14:paraId="3F853C5E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Fordham, J. B., Guilfoyle, K., Naqvi, A. R., and Nares, S.(2016).MiR-142-3p is a RANKL-dependent inducer of cell death in osteoclasts. Sci Rep 6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24980.doi:10.1038/srep24980</w:t>
      </w:r>
    </w:p>
    <w:p w14:paraId="390FB1FA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Gao, X. L., Cao, M. G., Ai, G. G., and Hu, Y. B.(2018).Mir-98 reduces the expression of HMGA2 and promotes osteogenic differentiation of mesenchymal stem cells. Eur Rev Med Pharmacol Sci 22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3311-17.doi:10.26355/eurrev_201806_15150</w:t>
      </w:r>
    </w:p>
    <w:p w14:paraId="19C13C30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Godfrey, T. C., Wildman, B. J., Beloti, M. M., Kemper, A. G., Ferraz, E. P., Roy, B., et al.(2018).The microRNA-23a cluster regulates the developmental HoxA cluster function during osteoblast differentiation. J Biol Chem 293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17646-60.doi:10.1074/jbc.RA118.003052</w:t>
      </w:r>
    </w:p>
    <w:p w14:paraId="0C7F2496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Gong, Y., Lu, J., Yu, X., and Yu, Y.(2016).Expression of Sp7 in Satb2-induced osteogenic differentiation of mouse bone marrow stromal cells is regulated by microRNA-27a. Mol Cell Biochem 417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7-16.doi:10.1007/s11010-016-2709-y</w:t>
      </w:r>
    </w:p>
    <w:p w14:paraId="195C96F6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Gu, Y., Ma, L., Song, L., Li, X., Chen, D., and Bai, X.(2017).miR-155 Inhibits Mouse Osteoblast Differentiation by Suppressing SMAD5 Expression. Biomed Res Int 2017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1893520.doi:10.1155/2017/1893520</w:t>
      </w:r>
    </w:p>
    <w:p w14:paraId="34098738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Guo, K., Zhang, D., Wu, H., Zhu, Q., Yang, C., and Zhu, J.(2018).MiRNA-199a-5p positively regulated RANKL-induced osteoclast differentiation by target Mafb protein. J Cell Biochem.doi:10.1002/jcb.27968</w:t>
      </w:r>
    </w:p>
    <w:p w14:paraId="7084DE8E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Guo, Y., Li, L., Gao, J., Chen, X., and Sang, Q.(2017).miR-214 suppresses the osteogenic differentiation of bone marrow-derived mesenchymal stem cells and these effects are mediated through the inhibition of the JNK and p38 pathways. Int J Mol Med 39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71-80.doi:10.3892/ijmm.2016.2826</w:t>
      </w:r>
    </w:p>
    <w:p w14:paraId="3F878082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He, G., Chen, J., and Huang, D.(2019).miR-877-3p promotes TGF-β1-induced osteoblast differentiation of MC3T3-E1 cells by targeting Smad7. Exp Ther Med 18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312-19.doi:10.3892/etm.2019.7570</w:t>
      </w:r>
    </w:p>
    <w:p w14:paraId="6F332EB0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Huang, C., Geng, J., Wei, X., Zhang, R., and Jiang, S.(2016).MiR-144-3p regulates osteogenic differentiation and proliferation of murine mesenchymal stem cells by specifically targeting Smad4. FEBS Lett 590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795-807.doi:10.1002/1873-3468.12112</w:t>
      </w:r>
    </w:p>
    <w:p w14:paraId="1D2A1A2D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Huang, J., Meng, Y., Liu, Y., Chen, Y., Yang, H., Chen, D., et al.(2016).MicroRNA-320a Regulates the Osteogenic Differentiation of Human Bone Marrow-Derived Mesenchymal Stem Cells by Targeting HOXA10. Cell Physiol Biochem 38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40-8.doi:10.1159/000438607</w:t>
      </w:r>
    </w:p>
    <w:p w14:paraId="428F5C06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Lee, Wen Shi, Yasuda, Shinsuke, Kono, Michihiro, Kudo, Yuki, Shimamura, Sanae, Kono, Michihito, et al.(2020).MicroRNA-9 ameliorates destructive arthritis through down-regulation of NF-κB1-RANKL pathway in fibroblast-like synoviocytes. Clinical Immunology 212.doi:10.1016/j.clim.2020.108348</w:t>
      </w:r>
    </w:p>
    <w:p w14:paraId="2C051E19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Li, T., Li, H., Wang, Y., Li, T., Fan, J., Xiao, K., et al.(2016).microRNA-23a inhibits osteogenic differentiation of human bone marrow-derived mesenchymal stem cells by targeting LRP5. Int J Biochem Cell Biol 72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55-62.doi:10.1016/j.biocel.2016.01.004</w:t>
      </w:r>
    </w:p>
    <w:p w14:paraId="20DCE49A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Lin, Y., Xiao, L., Zhang, Y., Li, P., Wu, Y., and Lin, Y.(2019).MiR-26b-3p regulates osteoblast differentiation via targeting estrogen receptor α. Genomics 111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1089-96.doi:10.1016/j.ygeno.2018.07.003</w:t>
      </w:r>
    </w:p>
    <w:p w14:paraId="7B72D1D0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Lin, Z., Tang, Y., Tan, H., and Cai, D.(2019).MicroRNA-92a-1-5p influences osteogenic differentiation of MC3T3-E1 cells by regulating β-catenin. J Bone Miner Metab 37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264-72.doi:10.1007/s00774-018-0935-y</w:t>
      </w:r>
    </w:p>
    <w:p w14:paraId="2619CAD6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Liu, Q., Guo, Y., Wang, Y., Zou, X., and Yan, Z.(2018).miR</w:t>
      </w:r>
      <w:r w:rsidRPr="004F7434">
        <w:rPr>
          <w:rFonts w:ascii="Times New Roman" w:eastAsia="MS Gothic" w:hAnsi="Times New Roman" w:cs="Times New Roman"/>
          <w:sz w:val="21"/>
          <w:szCs w:val="21"/>
        </w:rPr>
        <w:t>‑</w:t>
      </w:r>
      <w:r w:rsidRPr="004F7434">
        <w:rPr>
          <w:rFonts w:ascii="Times New Roman" w:hAnsi="Times New Roman" w:cs="Times New Roman"/>
          <w:sz w:val="21"/>
          <w:szCs w:val="21"/>
        </w:rPr>
        <w:t>98</w:t>
      </w:r>
      <w:r w:rsidRPr="004F7434">
        <w:rPr>
          <w:rFonts w:ascii="Times New Roman" w:eastAsia="MS Gothic" w:hAnsi="Times New Roman" w:cs="Times New Roman"/>
          <w:sz w:val="21"/>
          <w:szCs w:val="21"/>
        </w:rPr>
        <w:t>‑</w:t>
      </w:r>
      <w:r w:rsidRPr="004F7434">
        <w:rPr>
          <w:rFonts w:ascii="Times New Roman" w:hAnsi="Times New Roman" w:cs="Times New Roman"/>
          <w:sz w:val="21"/>
          <w:szCs w:val="21"/>
        </w:rPr>
        <w:t>5p promotes osteoblast differentiation in MC3T3</w:t>
      </w:r>
      <w:r w:rsidRPr="004F7434">
        <w:rPr>
          <w:rFonts w:ascii="Times New Roman" w:eastAsia="MS Gothic" w:hAnsi="Times New Roman" w:cs="Times New Roman"/>
          <w:sz w:val="21"/>
          <w:szCs w:val="21"/>
        </w:rPr>
        <w:t>‑</w:t>
      </w:r>
      <w:r w:rsidRPr="004F7434">
        <w:rPr>
          <w:rFonts w:ascii="Times New Roman" w:hAnsi="Times New Roman" w:cs="Times New Roman"/>
          <w:sz w:val="21"/>
          <w:szCs w:val="21"/>
        </w:rPr>
        <w:t>E1 cells by targeting CKIP</w:t>
      </w:r>
      <w:r w:rsidRPr="004F7434">
        <w:rPr>
          <w:rFonts w:ascii="Times New Roman" w:eastAsia="MS Gothic" w:hAnsi="Times New Roman" w:cs="Times New Roman"/>
          <w:sz w:val="21"/>
          <w:szCs w:val="21"/>
        </w:rPr>
        <w:t>‑</w:t>
      </w:r>
      <w:r w:rsidRPr="004F7434">
        <w:rPr>
          <w:rFonts w:ascii="Times New Roman" w:hAnsi="Times New Roman" w:cs="Times New Roman"/>
          <w:sz w:val="21"/>
          <w:szCs w:val="21"/>
        </w:rPr>
        <w:t>1. Mol Med Rep 17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4797-802.doi:10.3892/mmr.2018.8416</w:t>
      </w:r>
    </w:p>
    <w:p w14:paraId="213DB222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Luo, Y., Cao, X., Chen, J., Gu, J., Zhao, J., and Sun, J.(2018).MicroRNA-224 suppresses osteoblast differentiation by inhibiting SMAD4. J Cell Physiol 233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6929-37.doi:10.1002/jcp.26596</w:t>
      </w:r>
    </w:p>
    <w:p w14:paraId="1A0EBAB2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Mao, Y., Chen, Y., Fu, Y., Guan, J., Liang, M., Zhu, Y., et al.(2020).miR-346-3p promotes osteoclastogenesis via inhibiting TRAF3 gene. In Vitro Cell Dev Biol Anim 56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533-42.doi:10.1007/s11626-020-00479-w</w:t>
      </w:r>
    </w:p>
    <w:p w14:paraId="276319E5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Miller, C. H., Smith, S. M., Elguindy, M., Zhang, T., Xiang, J. Z., Hu, X., et al.(2016).RBP-J-Regulated miR-182 Promotes TNF-alpha-Induced Osteoclastogenesis. J Immunol 196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4977-86.doi:10.4049/jimmunol.1502044</w:t>
      </w:r>
    </w:p>
    <w:p w14:paraId="0DE585BC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Najm, A., Masson, F. M., Preuss, P., Georges, S., Ory, B., Quillard, T., et al.(2020).miR-17-5p reduces inflammation and bone erosions in collagen induced arthritis mice and directly targets the JAK-STAT pathway in rheumatoid arthritis fibroblast-like synoviocytes. Arthritis Rheumatol.doi:10.1002/art.41441</w:t>
      </w:r>
    </w:p>
    <w:p w14:paraId="52E2C644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Nakamachi, Y., Ohnuma, K., Uto, K., Noguchi, Y., Saegusa, J., and Kawano, S.(2016).MicroRNA-124 inhibits the progression of adjuvant-induced arthritis in rats. Ann Rheum Dis 75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601-8.doi:10.1136/annrheumdis-2014-206417</w:t>
      </w:r>
    </w:p>
    <w:p w14:paraId="1B706395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Niu, D., Gong, Z., Sun, X., Yuan, J., Zheng, T., Wang, X., et al.(2019).miR-338-3p regulates osteoclastogenesis via targeting IKKβ gene. In Vitro Cell Dev Biol Anim 55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243-51.doi:10.1007/s11626-019-00325-8</w:t>
      </w:r>
    </w:p>
    <w:p w14:paraId="0EC00981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Ohnuma, K., Kasagi, S., Uto, K., Noguchi, Y., Nakamachi, Y., Saegusa, J., et al.(2019).MicroRNA-124 inhibits TNF-alpha- and IL-6-induced osteoclastogenesis. Rheumatol Int 39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689-95.doi:10.1007/s00296-018-4218-7</w:t>
      </w:r>
    </w:p>
    <w:p w14:paraId="7D43DACF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Qu, J., Lu, D., Guo, H., Miao, W., Wu, G., and Zhou, M.(2016).MicroRNA-9 regulates osteoblast differentiation and angiogenesis via the AMPK signaling pathway. Mol Cell Biochem 411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23-33.doi:10.1007/s11010-015-2565-1</w:t>
      </w:r>
    </w:p>
    <w:p w14:paraId="4D55A241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Ren, G., Sun, J., Li, M. M., Zhang, Y. D., Li, R. H., and Li, Y. M.(2018).MicroRNA-23a-5p regulates osteogenic differentiation of human bone marrow-derived mesenchymal stem cells by targeting mitogen-activated protein kinase-13. Mol Med Rep 17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4554-60.doi:10.3892/mmr.2018.8452</w:t>
      </w:r>
    </w:p>
    <w:p w14:paraId="16856C7E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Reziwan, K., Sun, D., Zhang, B., and Zhao, Z.(2019).MicroRNA-1225 activates Keap1-Nrf2-HO-1 signalling to inhibit TNFα-induced osteoclastogenesis by mediating ROS generation. Cell Biochem Funct 37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256-65.doi:10.1002/cbf.3394</w:t>
      </w:r>
    </w:p>
    <w:p w14:paraId="75DDF8BA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Sun, L., Lian, J. X., and Meng, S.(2019).MiR-125a-5p promotes osteoclastogenesis by targeting TNFRSF1B. Cell Mol Biol Lett 24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23.doi:10.1186/s11658-019-0146-0</w:t>
      </w:r>
    </w:p>
    <w:p w14:paraId="24BF3334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Takigawa, S., Chen, A., Wan, Q., Na, S., Sudo, A., Yokota, H., et al.(2016).Role of miR-222-3p in c-Src-Mediated Regulation of Osteoclastogenesis. International journal of molecular sciences 17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240.doi:10.3390/ijms17020240</w:t>
      </w:r>
    </w:p>
    <w:p w14:paraId="4955F66F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Tang, J., Zhang, Z., Jin, X., and Shi, H.(2018).miR-383 negatively regulates osteoblastic differentiation of bone marrow mesenchymal stem cells in rats by targeting Satb2. Bone 114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137-43.doi:10.1016/j.bone.2018.06.010</w:t>
      </w:r>
    </w:p>
    <w:p w14:paraId="736FF490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Tao, Y., Wang, Z., Wang, L., Shi, J., Guo, X., Zhou, W., et al.(2017).Downregulation of miR-106b attenuates inflammatory responses and joint damage in collagen-induced arthritis. Rheumatology (Oxford) 56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1804-13.doi:10.1093/rheumatology/kex233</w:t>
      </w:r>
    </w:p>
    <w:p w14:paraId="6B20DAD3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Tian, Z., Zhou, H., Xu, Y., and Bai, J.(2017).MicroRNA-495 Inhibits New Bone Regeneration via Targeting High Mobility Group AT-Hook 2 (HMGA2). Med Sci Monit 23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4689-98.doi:10.12659/msm.904404</w:t>
      </w:r>
    </w:p>
    <w:p w14:paraId="19265754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Tu, X. M., Gu, Y. L., and Ren, G. Q.(2016).miR-125a-3p targetedly regulates GIT1 expression to inhibit osteoblastic proliferation and differentiation. Exp Ther Med 12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4099-106.doi:10.3892/etm.2016.3874</w:t>
      </w:r>
    </w:p>
    <w:p w14:paraId="467F7ED7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Wang, H., Cui, Y., Luan, J., Zhou, X., Li, C., Li, H., et al.(2017).MiR-5100 promotes osteogenic differentiation by targeting Tob2. J Bone Miner Metab 35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608-15.doi:10.1007/s00774-016-0799-y</w:t>
      </w:r>
    </w:p>
    <w:p w14:paraId="7449017F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Wang, H., Meng, Y., Cui, Q., Qin, F., Yang, H., Chen, Y., et al.(2016).MiR-101 Targets the EZH2/Wnt/β-Catenin the Pathway to Promote the Osteogenic Differentiation of Human Bone Marrow-Derived Mesenchymal Stem Cells. Sci Rep 6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36988.doi:10.1038/srep36988</w:t>
      </w:r>
    </w:p>
    <w:p w14:paraId="43A9C00D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Wang, N., Zhou, Z., Wu, T., Liu, W., Yin, P., Pan, C., et al.(2016).TNF-α-induced NF-κB activation upregulates microRNA-150-3p and inhibits osteogenesis of mesenchymal stem cells by targeting β-catenin. Open Biol 6.doi:10.1098/rsob.150258</w:t>
      </w:r>
    </w:p>
    <w:p w14:paraId="6046C7E7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Wang, S., Liu, Z., Wang, J., Ji, X., Yao, Z., and Wang, X.(2020).miR21 promotes osteoclastogenesis through activation of PI3K/Akt signaling by targeting Pten in RAW264.7 cells. Mol Med Rep 21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1125-32.doi:10.3892/mmr.2020.10938</w:t>
      </w:r>
    </w:p>
    <w:p w14:paraId="128C2201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Wang, S. N., Zhao, X. Q., Yu, B., and Wang, B. W.(2018).miR-193a inhibits osteogenic differentiation of bone marrow-derived stroma cell via targeting HMGB1. Biochem Biophys Res Commun 503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536-43.doi:10.1016/j.bbrc.2018.05.132</w:t>
      </w:r>
    </w:p>
    <w:p w14:paraId="5A5D82A0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Wang, T., Zhang, C., Wu, C., Liu, J., Yu, H., Zhou, X., et al.(2020).miR-765 inhibits the osteogenic differentiation of human bone marrow mesenchymal stem cells by targeting BMP6 via regulating the BMP6/Smad1/5/9 signaling pathway. Stem Cell Res Ther 11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62.doi:10.1186/s13287-020-1579-0</w:t>
      </w:r>
    </w:p>
    <w:p w14:paraId="72FD9C73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Wang, W., Chen, J., Hui, Y., Huang, M., and Yuan, P.(2018).Down-regulation of miR-193a-3p promotes osteoblast differentiation through up-regulation of LGR4/ATF4 signaling. Biochem Biophys Res Commun 503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2186-93.doi:10.1016/j.bbrc.2018.08.011</w:t>
      </w:r>
    </w:p>
    <w:p w14:paraId="1EE7AEF9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Wu, S., Liu, W., and Zhou, L.(2016).MiR-590-3p regulates osteogenic differentiation of human mesenchymal stem cells by regulating APC gene. Biochem Biophys Res Commun 478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1582-7.doi:10.1016/j.bbrc.2016.08.160</w:t>
      </w:r>
    </w:p>
    <w:p w14:paraId="2F663B4A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Xia, P., Gu, R., Zhang, W., Shao, L., Li, F., Wu, C., et al.(2019).MicroRNA-200c promotes osteogenic differentiation of human bone mesenchymal stem cells through activating the AKT/β-Catenin signaling pathway via downregulating Myd88. J Cell Physiol 234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22675-86.doi:10.1002/jcp.28834</w:t>
      </w:r>
    </w:p>
    <w:p w14:paraId="426E8EE6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Yan, J., Guo, D., Yang, S., Sun, H., Wu, B., and Zhou, D.(2016).Inhibition of miR-222-3p activity promoted osteogenic differentiation of hBMSCs by regulating Smad5-RUNX2 signal axis. Biochem Biophys Res Commun 470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498-503.doi:10.1016/j.bbrc.2016.01.133</w:t>
      </w:r>
    </w:p>
    <w:p w14:paraId="1CF50E7A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Yan, S., Miao, L., Lu, Y., and Wang, L.(2019).MicroRNA-506 upregulation contributes to sirtuin 1 inhibition of osteoclastogenesis in bone marrow stromal cells induced by TNF-α treatment. Cell Biochem Funct 37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598-607.doi:10.1002/cbf.3436</w:t>
      </w:r>
    </w:p>
    <w:p w14:paraId="18805080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Yan, X., Wang, H., Li, Y., Jiang, Y., Shao, Q., and Xu, W.(2018).MicroRNA</w:t>
      </w:r>
      <w:r w:rsidRPr="004F7434">
        <w:rPr>
          <w:rFonts w:ascii="Times New Roman" w:eastAsia="MS Gothic" w:hAnsi="Times New Roman" w:cs="Times New Roman"/>
          <w:sz w:val="21"/>
          <w:szCs w:val="21"/>
        </w:rPr>
        <w:t>‑</w:t>
      </w:r>
      <w:r w:rsidRPr="004F7434">
        <w:rPr>
          <w:rFonts w:ascii="Times New Roman" w:hAnsi="Times New Roman" w:cs="Times New Roman"/>
          <w:sz w:val="21"/>
          <w:szCs w:val="21"/>
        </w:rPr>
        <w:t>92a overexpression promotes the osteogenic differentiation of bone mesenchymal stem cells by impeding Smad6</w:t>
      </w:r>
      <w:r w:rsidRPr="004F7434">
        <w:rPr>
          <w:rFonts w:ascii="Times New Roman" w:eastAsia="MS Gothic" w:hAnsi="Times New Roman" w:cs="Times New Roman"/>
          <w:sz w:val="21"/>
          <w:szCs w:val="21"/>
        </w:rPr>
        <w:t>‑</w:t>
      </w:r>
      <w:r w:rsidRPr="004F7434">
        <w:rPr>
          <w:rFonts w:ascii="Times New Roman" w:hAnsi="Times New Roman" w:cs="Times New Roman"/>
          <w:sz w:val="21"/>
          <w:szCs w:val="21"/>
        </w:rPr>
        <w:t>mediated runt</w:t>
      </w:r>
      <w:r w:rsidRPr="004F7434">
        <w:rPr>
          <w:rFonts w:ascii="Times New Roman" w:eastAsia="MS Gothic" w:hAnsi="Times New Roman" w:cs="Times New Roman"/>
          <w:sz w:val="21"/>
          <w:szCs w:val="21"/>
        </w:rPr>
        <w:t>‑</w:t>
      </w:r>
      <w:r w:rsidRPr="004F7434">
        <w:rPr>
          <w:rFonts w:ascii="Times New Roman" w:hAnsi="Times New Roman" w:cs="Times New Roman"/>
          <w:sz w:val="21"/>
          <w:szCs w:val="21"/>
        </w:rPr>
        <w:t>related transcription factor 2 degradation. Mol Med Rep 17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7821-26.doi:10.3892/mmr.2018.8829</w:t>
      </w:r>
    </w:p>
    <w:p w14:paraId="0C85FA53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Yang, J., Wang, S., Wang, F., Mu, X., Qu, Y., Zhao, Z., et al.(2017).Downregulation of miR-10b promotes osteoblast differentiation through targeting Bcl6. Int J Mol Med 39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1605-12.doi:10.3892/ijmm.2017.2955</w:t>
      </w:r>
    </w:p>
    <w:p w14:paraId="7102CCC4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Yang, J. X., Xie, P., Li, Y. S., Wen, T., and Yang, X. C.(2020).Osteoclast-derived miR-23a-5p-containing exosomes inhibit osteogenic differentiation by regulating Runx2. Cell Signal 70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109504.doi:10.1016/j.cellsig.2019.109504</w:t>
      </w:r>
    </w:p>
    <w:p w14:paraId="010CEAF4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Zhang, S., Liu, Y., Zheng, Z., Zeng, X., Liu, D., Wang, C., et al.(2018).MicroRNA-223 Suppresses Osteoblast Differentiation by Inhibiting DHRS3. Cell Physiol Biochem 47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667-79.doi:10.1159/000490021</w:t>
      </w:r>
    </w:p>
    <w:p w14:paraId="3C3226AC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Zhao, H., Zhang, J., Shao, H., Liu, J., Jin, M., Chen, J., et al.(2017a).miRNA-340 inhibits osteoclast differentiation via repression of MITF. Biosci Rep 37.doi:10.1042/bsr20170302</w:t>
      </w:r>
    </w:p>
    <w:p w14:paraId="5FF62ECC" w14:textId="44A68289" w:rsidR="00C97138" w:rsidRPr="004F7434" w:rsidRDefault="00760014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Zhao, H., Zhang, J., Shao, H., Liu, J., Jin, M., Chen, J., et al.</w:t>
      </w:r>
      <w:r w:rsidR="00C97138" w:rsidRPr="004F7434">
        <w:rPr>
          <w:rFonts w:ascii="Times New Roman" w:hAnsi="Times New Roman" w:cs="Times New Roman"/>
          <w:sz w:val="21"/>
          <w:szCs w:val="21"/>
        </w:rPr>
        <w:t>(2017b).Transforming Growth Factor β1/Smad4 Signaling Affects Osteoclast Differentiation via Regulation of miR-155 Expression. Mol Cells 40</w:t>
      </w:r>
      <w:r w:rsidR="00C97138"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="00C97138" w:rsidRPr="004F7434">
        <w:rPr>
          <w:rFonts w:ascii="Times New Roman" w:hAnsi="Times New Roman" w:cs="Times New Roman"/>
          <w:sz w:val="21"/>
          <w:szCs w:val="21"/>
        </w:rPr>
        <w:t xml:space="preserve"> 211-21.doi:10.14348/molcells.2017.2303</w:t>
      </w:r>
    </w:p>
    <w:p w14:paraId="4236E3D3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Zhao, R., Li, Y., Lin, Z., Wan, J., Xu, C., Zeng, Y., et al.(2016).miR-199b-5p modulates BMSC osteogenesis via suppressing GSK-3β/β-catenin signaling pathway. Biochem Biophys Res Commun 477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749-54.doi:10.1016/j.bbrc.2016.06.130</w:t>
      </w:r>
    </w:p>
    <w:p w14:paraId="73594B5B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Zheng, F., Wang, F., and Xu, Z.(2019).MicroRNA-98-5p prevents bone regeneration by targeting high mobility group AT-Hook 2. Exp Ther Med 18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2660-66.doi:10.3892/etm.2019.7835</w:t>
      </w:r>
    </w:p>
    <w:p w14:paraId="3C846E6A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Zheng, J., Zhu, L., Iok In, I., Chen, Y., Jia, N., and Zhu, W.(2020).Bone marrow-derived mesenchymal stem cells-secreted exosomal microRNA-192-5p delays inflammatory response in rheumatoid arthritis. Int Immunopharmacol 78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105985.doi:10.1016/j.intimp.2019.105985</w:t>
      </w:r>
    </w:p>
    <w:p w14:paraId="7C1EE108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Zhou, L., Qiu, M., Yang, L., Yang, L., Zhang, Y., Mu, S., et al.(2020).MicroRNA-1-3p enhances osteoblast differentiation of MC3T3-E1 cells by interacting with hypoxia-inducible factor 1 α inhibitor (HIF1AN). Mech Dev 162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103613.doi:10.1016/j.mod.2020.103613</w:t>
      </w:r>
    </w:p>
    <w:p w14:paraId="5B1E55F2" w14:textId="77777777" w:rsidR="00C97138" w:rsidRPr="004F7434" w:rsidRDefault="00C97138" w:rsidP="00C97138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4F7434">
        <w:rPr>
          <w:rFonts w:ascii="Times New Roman" w:hAnsi="Times New Roman" w:cs="Times New Roman"/>
          <w:sz w:val="21"/>
          <w:szCs w:val="21"/>
        </w:rPr>
        <w:t>Zhu, Y. L., Wang, S., Ding, D. G., Xu, L., and Zhu, H. T.(2017).miR</w:t>
      </w:r>
      <w:r w:rsidRPr="004F7434">
        <w:rPr>
          <w:rFonts w:ascii="Times New Roman" w:eastAsia="MS Gothic" w:hAnsi="Times New Roman" w:cs="Times New Roman"/>
          <w:sz w:val="21"/>
          <w:szCs w:val="21"/>
        </w:rPr>
        <w:t>‑</w:t>
      </w:r>
      <w:r w:rsidRPr="004F7434">
        <w:rPr>
          <w:rFonts w:ascii="Times New Roman" w:hAnsi="Times New Roman" w:cs="Times New Roman"/>
          <w:sz w:val="21"/>
          <w:szCs w:val="21"/>
        </w:rPr>
        <w:t>217 inhibits osteogenic differentiation of rat bone marrow</w:t>
      </w:r>
      <w:r w:rsidRPr="004F7434">
        <w:rPr>
          <w:rFonts w:ascii="Times New Roman" w:eastAsia="MS Gothic" w:hAnsi="Times New Roman" w:cs="Times New Roman"/>
          <w:sz w:val="21"/>
          <w:szCs w:val="21"/>
        </w:rPr>
        <w:t>‑</w:t>
      </w:r>
      <w:r w:rsidRPr="004F7434">
        <w:rPr>
          <w:rFonts w:ascii="Times New Roman" w:hAnsi="Times New Roman" w:cs="Times New Roman"/>
          <w:sz w:val="21"/>
          <w:szCs w:val="21"/>
        </w:rPr>
        <w:t>derived mesenchymal stem cells by binding to Runx2. Mol Med Rep 15</w:t>
      </w:r>
      <w:r w:rsidRPr="004F7434">
        <w:rPr>
          <w:rFonts w:ascii="Times New Roman" w:hAnsi="Times New Roman" w:cs="Times New Roman"/>
          <w:b/>
          <w:sz w:val="21"/>
          <w:szCs w:val="21"/>
        </w:rPr>
        <w:t>,</w:t>
      </w:r>
      <w:r w:rsidRPr="004F7434">
        <w:rPr>
          <w:rFonts w:ascii="Times New Roman" w:hAnsi="Times New Roman" w:cs="Times New Roman"/>
          <w:sz w:val="21"/>
          <w:szCs w:val="21"/>
        </w:rPr>
        <w:t xml:space="preserve"> 3271-77.doi:10.3892/mmr.2017.6349</w:t>
      </w:r>
    </w:p>
    <w:p w14:paraId="146BF7A3" w14:textId="13D3C364" w:rsidR="00AF5955" w:rsidRPr="004F7434" w:rsidRDefault="0038562C">
      <w:pPr>
        <w:rPr>
          <w:rFonts w:ascii="Times New Roman" w:hAnsi="Times New Roman" w:cs="Times New Roman"/>
          <w:szCs w:val="21"/>
        </w:rPr>
      </w:pPr>
      <w:r w:rsidRPr="004F7434">
        <w:rPr>
          <w:rFonts w:ascii="Times New Roman" w:hAnsi="Times New Roman" w:cs="Times New Roman"/>
          <w:szCs w:val="21"/>
        </w:rPr>
        <w:fldChar w:fldCharType="end"/>
      </w:r>
    </w:p>
    <w:sectPr w:rsidR="00AF5955" w:rsidRPr="004F743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6E480DB" w14:textId="77777777" w:rsidR="000012A2" w:rsidRDefault="000012A2" w:rsidP="00AF5955">
      <w:r>
        <w:separator/>
      </w:r>
    </w:p>
  </w:endnote>
  <w:endnote w:type="continuationSeparator" w:id="0">
    <w:p w14:paraId="40C0D9EA" w14:textId="77777777" w:rsidR="000012A2" w:rsidRDefault="000012A2" w:rsidP="00AF59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3E6FF0A" w14:textId="77777777" w:rsidR="000012A2" w:rsidRDefault="000012A2" w:rsidP="00AF5955">
      <w:r>
        <w:separator/>
      </w:r>
    </w:p>
  </w:footnote>
  <w:footnote w:type="continuationSeparator" w:id="0">
    <w:p w14:paraId="5DE44BD7" w14:textId="77777777" w:rsidR="000012A2" w:rsidRDefault="000012A2" w:rsidP="00AF595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HRA (Author-Date)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t2pa0dftpe28ez52svev2ysx9rd2dfrfav&quot;&gt;My EndNote Library&lt;record-ids&gt;&lt;item&gt;9&lt;/item&gt;&lt;item&gt;10&lt;/item&gt;&lt;item&gt;13&lt;/item&gt;&lt;item&gt;43&lt;/item&gt;&lt;item&gt;139&lt;/item&gt;&lt;item&gt;155&lt;/item&gt;&lt;item&gt;160&lt;/item&gt;&lt;item&gt;167&lt;/item&gt;&lt;item&gt;168&lt;/item&gt;&lt;item&gt;180&lt;/item&gt;&lt;item&gt;199&lt;/item&gt;&lt;item&gt;200&lt;/item&gt;&lt;item&gt;201&lt;/item&gt;&lt;item&gt;202&lt;/item&gt;&lt;item&gt;203&lt;/item&gt;&lt;item&gt;204&lt;/item&gt;&lt;item&gt;209&lt;/item&gt;&lt;item&gt;211&lt;/item&gt;&lt;item&gt;218&lt;/item&gt;&lt;item&gt;225&lt;/item&gt;&lt;item&gt;229&lt;/item&gt;&lt;item&gt;230&lt;/item&gt;&lt;item&gt;231&lt;/item&gt;&lt;item&gt;232&lt;/item&gt;&lt;item&gt;233&lt;/item&gt;&lt;item&gt;235&lt;/item&gt;&lt;item&gt;240&lt;/item&gt;&lt;item&gt;243&lt;/item&gt;&lt;item&gt;244&lt;/item&gt;&lt;item&gt;246&lt;/item&gt;&lt;item&gt;251&lt;/item&gt;&lt;item&gt;252&lt;/item&gt;&lt;item&gt;253&lt;/item&gt;&lt;item&gt;254&lt;/item&gt;&lt;item&gt;255&lt;/item&gt;&lt;item&gt;274&lt;/item&gt;&lt;item&gt;275&lt;/item&gt;&lt;item&gt;276&lt;/item&gt;&lt;item&gt;279&lt;/item&gt;&lt;item&gt;280&lt;/item&gt;&lt;item&gt;281&lt;/item&gt;&lt;item&gt;282&lt;/item&gt;&lt;item&gt;283&lt;/item&gt;&lt;item&gt;284&lt;/item&gt;&lt;item&gt;286&lt;/item&gt;&lt;item&gt;287&lt;/item&gt;&lt;item&gt;288&lt;/item&gt;&lt;item&gt;289&lt;/item&gt;&lt;item&gt;290&lt;/item&gt;&lt;item&gt;291&lt;/item&gt;&lt;item&gt;292&lt;/item&gt;&lt;item&gt;293&lt;/item&gt;&lt;item&gt;294&lt;/item&gt;&lt;item&gt;295&lt;/item&gt;&lt;item&gt;296&lt;/item&gt;&lt;item&gt;297&lt;/item&gt;&lt;item&gt;298&lt;/item&gt;&lt;item&gt;299&lt;/item&gt;&lt;item&gt;300&lt;/item&gt;&lt;item&gt;301&lt;/item&gt;&lt;item&gt;302&lt;/item&gt;&lt;/record-ids&gt;&lt;/item&gt;&lt;/Libraries&gt;"/>
  </w:docVars>
  <w:rsids>
    <w:rsidRoot w:val="00D85E86"/>
    <w:rsid w:val="000000F7"/>
    <w:rsid w:val="000012A2"/>
    <w:rsid w:val="0000421D"/>
    <w:rsid w:val="000114D7"/>
    <w:rsid w:val="00040AAB"/>
    <w:rsid w:val="00051901"/>
    <w:rsid w:val="00092C97"/>
    <w:rsid w:val="000B6312"/>
    <w:rsid w:val="00105D6F"/>
    <w:rsid w:val="001579D5"/>
    <w:rsid w:val="0016787E"/>
    <w:rsid w:val="00170084"/>
    <w:rsid w:val="00173447"/>
    <w:rsid w:val="0018031E"/>
    <w:rsid w:val="00181FA9"/>
    <w:rsid w:val="001909A2"/>
    <w:rsid w:val="001D0497"/>
    <w:rsid w:val="001E40E3"/>
    <w:rsid w:val="001E45C5"/>
    <w:rsid w:val="00207AD1"/>
    <w:rsid w:val="0021262F"/>
    <w:rsid w:val="00227051"/>
    <w:rsid w:val="00232472"/>
    <w:rsid w:val="00237204"/>
    <w:rsid w:val="00244D6E"/>
    <w:rsid w:val="00247A77"/>
    <w:rsid w:val="002846D9"/>
    <w:rsid w:val="00292CC7"/>
    <w:rsid w:val="00294109"/>
    <w:rsid w:val="00297A27"/>
    <w:rsid w:val="002A7DD6"/>
    <w:rsid w:val="002B48CB"/>
    <w:rsid w:val="002D2F05"/>
    <w:rsid w:val="002D3F4B"/>
    <w:rsid w:val="002F6FBE"/>
    <w:rsid w:val="00300E51"/>
    <w:rsid w:val="00311D7E"/>
    <w:rsid w:val="00316A75"/>
    <w:rsid w:val="003247F0"/>
    <w:rsid w:val="00340AEC"/>
    <w:rsid w:val="003555F7"/>
    <w:rsid w:val="00385620"/>
    <w:rsid w:val="0038562C"/>
    <w:rsid w:val="00391D3D"/>
    <w:rsid w:val="00395344"/>
    <w:rsid w:val="003A3895"/>
    <w:rsid w:val="003C0245"/>
    <w:rsid w:val="003D5B8F"/>
    <w:rsid w:val="004225DF"/>
    <w:rsid w:val="00425007"/>
    <w:rsid w:val="00425181"/>
    <w:rsid w:val="0042543C"/>
    <w:rsid w:val="00445D7B"/>
    <w:rsid w:val="004657E9"/>
    <w:rsid w:val="00473D5A"/>
    <w:rsid w:val="00474043"/>
    <w:rsid w:val="00483FB3"/>
    <w:rsid w:val="004B4AF0"/>
    <w:rsid w:val="004B56D5"/>
    <w:rsid w:val="004B78DC"/>
    <w:rsid w:val="004C528A"/>
    <w:rsid w:val="004D2D8D"/>
    <w:rsid w:val="004F26EA"/>
    <w:rsid w:val="004F7434"/>
    <w:rsid w:val="00500130"/>
    <w:rsid w:val="00514721"/>
    <w:rsid w:val="00597067"/>
    <w:rsid w:val="005B567F"/>
    <w:rsid w:val="005C49FC"/>
    <w:rsid w:val="005D07BE"/>
    <w:rsid w:val="005D1059"/>
    <w:rsid w:val="005D46A6"/>
    <w:rsid w:val="005E17C1"/>
    <w:rsid w:val="005F108C"/>
    <w:rsid w:val="005F5695"/>
    <w:rsid w:val="006103B1"/>
    <w:rsid w:val="0065758E"/>
    <w:rsid w:val="00670651"/>
    <w:rsid w:val="006722BD"/>
    <w:rsid w:val="00690434"/>
    <w:rsid w:val="00692717"/>
    <w:rsid w:val="006A0061"/>
    <w:rsid w:val="006A0985"/>
    <w:rsid w:val="006B26C9"/>
    <w:rsid w:val="006C1AAD"/>
    <w:rsid w:val="006C5479"/>
    <w:rsid w:val="006C5792"/>
    <w:rsid w:val="006D0730"/>
    <w:rsid w:val="006D1095"/>
    <w:rsid w:val="006F7C94"/>
    <w:rsid w:val="00701A40"/>
    <w:rsid w:val="007206A2"/>
    <w:rsid w:val="00726EFF"/>
    <w:rsid w:val="00727039"/>
    <w:rsid w:val="00734CAA"/>
    <w:rsid w:val="007420CD"/>
    <w:rsid w:val="00744606"/>
    <w:rsid w:val="00754079"/>
    <w:rsid w:val="007559EE"/>
    <w:rsid w:val="00760014"/>
    <w:rsid w:val="0078183C"/>
    <w:rsid w:val="00797FD1"/>
    <w:rsid w:val="007C7EB9"/>
    <w:rsid w:val="007E07BC"/>
    <w:rsid w:val="007E3CAB"/>
    <w:rsid w:val="007F0F0B"/>
    <w:rsid w:val="00813BE6"/>
    <w:rsid w:val="00822A0E"/>
    <w:rsid w:val="008373D4"/>
    <w:rsid w:val="0084354F"/>
    <w:rsid w:val="00852413"/>
    <w:rsid w:val="008545DE"/>
    <w:rsid w:val="0086244A"/>
    <w:rsid w:val="008665AE"/>
    <w:rsid w:val="00867ECB"/>
    <w:rsid w:val="008724DF"/>
    <w:rsid w:val="008841AC"/>
    <w:rsid w:val="00897AF7"/>
    <w:rsid w:val="008A05E5"/>
    <w:rsid w:val="008A3A4C"/>
    <w:rsid w:val="008A699B"/>
    <w:rsid w:val="008C381E"/>
    <w:rsid w:val="0093626E"/>
    <w:rsid w:val="0094113B"/>
    <w:rsid w:val="00943495"/>
    <w:rsid w:val="00954995"/>
    <w:rsid w:val="0097384D"/>
    <w:rsid w:val="00990526"/>
    <w:rsid w:val="009955A5"/>
    <w:rsid w:val="00995C01"/>
    <w:rsid w:val="009A6FDB"/>
    <w:rsid w:val="009B4B65"/>
    <w:rsid w:val="009C72BF"/>
    <w:rsid w:val="009E240E"/>
    <w:rsid w:val="009E44E1"/>
    <w:rsid w:val="00A11FAD"/>
    <w:rsid w:val="00A14BBA"/>
    <w:rsid w:val="00A151A0"/>
    <w:rsid w:val="00A35679"/>
    <w:rsid w:val="00A377C0"/>
    <w:rsid w:val="00A43986"/>
    <w:rsid w:val="00A5310B"/>
    <w:rsid w:val="00A65CB2"/>
    <w:rsid w:val="00A749F8"/>
    <w:rsid w:val="00A87298"/>
    <w:rsid w:val="00A915AF"/>
    <w:rsid w:val="00AB2AC8"/>
    <w:rsid w:val="00AB7FB1"/>
    <w:rsid w:val="00AC3538"/>
    <w:rsid w:val="00AD7F77"/>
    <w:rsid w:val="00AE1CEC"/>
    <w:rsid w:val="00AE49A7"/>
    <w:rsid w:val="00AF34EF"/>
    <w:rsid w:val="00AF5955"/>
    <w:rsid w:val="00B06E47"/>
    <w:rsid w:val="00B458D6"/>
    <w:rsid w:val="00B530FC"/>
    <w:rsid w:val="00B61F02"/>
    <w:rsid w:val="00B76B1D"/>
    <w:rsid w:val="00B81EA0"/>
    <w:rsid w:val="00B93124"/>
    <w:rsid w:val="00BA2D42"/>
    <w:rsid w:val="00BD66CA"/>
    <w:rsid w:val="00C0213D"/>
    <w:rsid w:val="00C12195"/>
    <w:rsid w:val="00C14764"/>
    <w:rsid w:val="00C17DD4"/>
    <w:rsid w:val="00C40B89"/>
    <w:rsid w:val="00C41B16"/>
    <w:rsid w:val="00C61485"/>
    <w:rsid w:val="00C86689"/>
    <w:rsid w:val="00C97138"/>
    <w:rsid w:val="00CA0A39"/>
    <w:rsid w:val="00CA6513"/>
    <w:rsid w:val="00CB5B84"/>
    <w:rsid w:val="00CC523F"/>
    <w:rsid w:val="00CC6E85"/>
    <w:rsid w:val="00CF037C"/>
    <w:rsid w:val="00CF4E47"/>
    <w:rsid w:val="00CF7A1C"/>
    <w:rsid w:val="00D157EA"/>
    <w:rsid w:val="00D16FA8"/>
    <w:rsid w:val="00D30600"/>
    <w:rsid w:val="00D30C71"/>
    <w:rsid w:val="00D46A62"/>
    <w:rsid w:val="00D518DB"/>
    <w:rsid w:val="00D654EE"/>
    <w:rsid w:val="00D67CA3"/>
    <w:rsid w:val="00D73B49"/>
    <w:rsid w:val="00D83620"/>
    <w:rsid w:val="00D85E86"/>
    <w:rsid w:val="00D93397"/>
    <w:rsid w:val="00DB0BBD"/>
    <w:rsid w:val="00DD38C0"/>
    <w:rsid w:val="00DD4E42"/>
    <w:rsid w:val="00DD7991"/>
    <w:rsid w:val="00DE369C"/>
    <w:rsid w:val="00DF62D7"/>
    <w:rsid w:val="00E07F4A"/>
    <w:rsid w:val="00E27C20"/>
    <w:rsid w:val="00E65660"/>
    <w:rsid w:val="00E713BD"/>
    <w:rsid w:val="00E85C0C"/>
    <w:rsid w:val="00EB5726"/>
    <w:rsid w:val="00EC7FC8"/>
    <w:rsid w:val="00ED1674"/>
    <w:rsid w:val="00F23174"/>
    <w:rsid w:val="00F2328B"/>
    <w:rsid w:val="00F275F6"/>
    <w:rsid w:val="00F37480"/>
    <w:rsid w:val="00F40EF3"/>
    <w:rsid w:val="00F47298"/>
    <w:rsid w:val="00F843B2"/>
    <w:rsid w:val="00F872EE"/>
    <w:rsid w:val="00FA1620"/>
    <w:rsid w:val="00FA50BD"/>
    <w:rsid w:val="00FA7C72"/>
    <w:rsid w:val="00FB2AC1"/>
    <w:rsid w:val="00FC23F4"/>
    <w:rsid w:val="00FC269D"/>
    <w:rsid w:val="00FE74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5A22860"/>
  <w15:chartTrackingRefBased/>
  <w15:docId w15:val="{F6422269-8B66-4F92-9DBC-154802D1D5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97AF7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F595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F5955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F595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F5955"/>
    <w:rPr>
      <w:sz w:val="18"/>
      <w:szCs w:val="18"/>
    </w:rPr>
  </w:style>
  <w:style w:type="table" w:styleId="a7">
    <w:name w:val="Table Grid"/>
    <w:basedOn w:val="a1"/>
    <w:uiPriority w:val="59"/>
    <w:rsid w:val="00AF5955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38562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8562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38562C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8562C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98587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9</Pages>
  <Words>5825</Words>
  <Characters>33208</Characters>
  <Application>Microsoft Office Word</Application>
  <DocSecurity>0</DocSecurity>
  <Lines>276</Lines>
  <Paragraphs>77</Paragraphs>
  <ScaleCrop>false</ScaleCrop>
  <Company/>
  <LinksUpToDate>false</LinksUpToDate>
  <CharactersWithSpaces>389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1965589762@qq.com</dc:creator>
  <cp:keywords/>
  <dc:description/>
  <cp:lastModifiedBy>XIAOJUAN HE</cp:lastModifiedBy>
  <cp:revision>2</cp:revision>
  <dcterms:created xsi:type="dcterms:W3CDTF">2020-10-20T12:37:00Z</dcterms:created>
  <dcterms:modified xsi:type="dcterms:W3CDTF">2020-10-20T12:37:00Z</dcterms:modified>
</cp:coreProperties>
</file>